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3C89999" w14:textId="4FEEF2EC" w:rsidR="00433B7B" w:rsidRDefault="00433B7B" w:rsidP="00AF15BA">
      <w:pPr>
        <w:spacing w:line="360" w:lineRule="auto"/>
        <w:rPr>
          <w:sz w:val="22"/>
          <w:szCs w:val="22"/>
        </w:rPr>
      </w:pPr>
    </w:p>
    <w:p w14:paraId="41614BF0" w14:textId="61B52098" w:rsidR="00EE247B" w:rsidRPr="00DA1076" w:rsidRDefault="00EE247B" w:rsidP="00AF15BA">
      <w:pPr>
        <w:spacing w:line="360" w:lineRule="auto"/>
        <w:jc w:val="center"/>
        <w:rPr>
          <w:sz w:val="22"/>
          <w:szCs w:val="22"/>
        </w:rPr>
      </w:pPr>
      <w:r w:rsidRPr="00AF15BA">
        <w:rPr>
          <w:i/>
          <w:iCs/>
          <w:sz w:val="22"/>
          <w:szCs w:val="22"/>
        </w:rPr>
        <w:t>Editorial</w:t>
      </w:r>
      <w:r w:rsidR="003B34AB" w:rsidRPr="00AF15BA">
        <w:rPr>
          <w:i/>
          <w:iCs/>
          <w:sz w:val="22"/>
          <w:szCs w:val="22"/>
        </w:rPr>
        <w:t xml:space="preserve"> to accompany </w:t>
      </w:r>
      <w:r w:rsidR="003B34AB" w:rsidRPr="00AF15BA">
        <w:rPr>
          <w:i/>
          <w:iCs/>
          <w:sz w:val="22"/>
          <w:szCs w:val="22"/>
        </w:rPr>
        <w:t>Leventis, et al.</w:t>
      </w:r>
    </w:p>
    <w:p w14:paraId="25ED100A" w14:textId="77777777" w:rsidR="00765AEF" w:rsidRDefault="00765AEF" w:rsidP="00AF15BA">
      <w:pPr>
        <w:spacing w:line="360" w:lineRule="auto"/>
        <w:rPr>
          <w:b/>
          <w:bCs/>
          <w:sz w:val="22"/>
          <w:szCs w:val="22"/>
        </w:rPr>
      </w:pPr>
    </w:p>
    <w:p w14:paraId="3092AADA" w14:textId="77777777" w:rsidR="003B34AB" w:rsidRDefault="00326DFF" w:rsidP="003B34AB">
      <w:pPr>
        <w:spacing w:line="360" w:lineRule="auto"/>
        <w:rPr>
          <w:b/>
          <w:bCs/>
          <w:sz w:val="22"/>
          <w:szCs w:val="22"/>
        </w:rPr>
      </w:pPr>
      <w:r w:rsidRPr="00DA1076">
        <w:rPr>
          <w:b/>
          <w:bCs/>
          <w:sz w:val="22"/>
          <w:szCs w:val="22"/>
        </w:rPr>
        <w:t xml:space="preserve">Embolic stroke of undetermined source: </w:t>
      </w:r>
    </w:p>
    <w:p w14:paraId="008F4C1D" w14:textId="2866405D" w:rsidR="00B52D43" w:rsidRPr="00DA1076" w:rsidRDefault="003B34AB" w:rsidP="00AF15BA">
      <w:pPr>
        <w:spacing w:line="360" w:lineRule="auto"/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t>T</w:t>
      </w:r>
      <w:r w:rsidR="00326DFF" w:rsidRPr="00DA1076">
        <w:rPr>
          <w:b/>
          <w:bCs/>
          <w:sz w:val="22"/>
          <w:szCs w:val="22"/>
        </w:rPr>
        <w:t xml:space="preserve">he </w:t>
      </w:r>
      <w:r w:rsidR="000E2843">
        <w:rPr>
          <w:b/>
          <w:bCs/>
          <w:sz w:val="22"/>
          <w:szCs w:val="22"/>
        </w:rPr>
        <w:t>need for an integrated and holistic approach</w:t>
      </w:r>
      <w:r>
        <w:rPr>
          <w:b/>
          <w:bCs/>
          <w:sz w:val="22"/>
          <w:szCs w:val="22"/>
        </w:rPr>
        <w:t xml:space="preserve"> to care</w:t>
      </w:r>
    </w:p>
    <w:p w14:paraId="6BC05B1F" w14:textId="77777777" w:rsidR="00DC334D" w:rsidRDefault="00DC334D" w:rsidP="00DA1076">
      <w:pPr>
        <w:spacing w:line="360" w:lineRule="auto"/>
        <w:rPr>
          <w:color w:val="000000"/>
          <w:kern w:val="0"/>
          <w:sz w:val="22"/>
          <w:szCs w:val="22"/>
          <w:lang w:val="en-GB" w:eastAsia="en-GB"/>
        </w:rPr>
      </w:pPr>
    </w:p>
    <w:p w14:paraId="7FC6735B" w14:textId="6683DCF4" w:rsidR="00DA1076" w:rsidRPr="00DA1076" w:rsidRDefault="00DA1076" w:rsidP="00DA1076">
      <w:pPr>
        <w:spacing w:line="360" w:lineRule="auto"/>
        <w:rPr>
          <w:color w:val="000000"/>
          <w:kern w:val="0"/>
          <w:sz w:val="22"/>
          <w:szCs w:val="22"/>
          <w:lang w:val="en-GB" w:eastAsia="en-GB"/>
        </w:rPr>
      </w:pPr>
      <w:r w:rsidRPr="00DA1076">
        <w:rPr>
          <w:color w:val="000000"/>
          <w:kern w:val="0"/>
          <w:sz w:val="22"/>
          <w:szCs w:val="22"/>
          <w:lang w:val="en-GB" w:eastAsia="en-GB"/>
        </w:rPr>
        <w:t>Yutao Guo</w:t>
      </w:r>
      <w:r w:rsidRPr="00DA1076">
        <w:rPr>
          <w:color w:val="000000"/>
          <w:kern w:val="0"/>
          <w:sz w:val="22"/>
          <w:szCs w:val="22"/>
          <w:vertAlign w:val="superscript"/>
          <w:lang w:val="en-GB" w:eastAsia="en-GB"/>
        </w:rPr>
        <w:t>1,2</w:t>
      </w:r>
      <w:r w:rsidRPr="00DA1076">
        <w:rPr>
          <w:color w:val="000000"/>
          <w:kern w:val="0"/>
          <w:sz w:val="22"/>
          <w:szCs w:val="22"/>
          <w:lang w:val="en-GB" w:eastAsia="en-GB"/>
        </w:rPr>
        <w:t xml:space="preserve">, </w:t>
      </w:r>
      <w:r w:rsidR="006A3EF6">
        <w:rPr>
          <w:color w:val="000000"/>
          <w:kern w:val="0"/>
          <w:sz w:val="22"/>
          <w:szCs w:val="22"/>
          <w:lang w:val="en-GB" w:eastAsia="en-GB"/>
        </w:rPr>
        <w:t>Juqian Zhang</w:t>
      </w:r>
      <w:r w:rsidR="006A3EF6" w:rsidRPr="00AF15BA">
        <w:rPr>
          <w:color w:val="000000"/>
          <w:kern w:val="0"/>
          <w:sz w:val="22"/>
          <w:szCs w:val="22"/>
          <w:vertAlign w:val="superscript"/>
          <w:lang w:val="en-GB" w:eastAsia="en-GB"/>
        </w:rPr>
        <w:t>2</w:t>
      </w:r>
      <w:r w:rsidR="006A3EF6">
        <w:rPr>
          <w:color w:val="000000"/>
          <w:kern w:val="0"/>
          <w:sz w:val="22"/>
          <w:szCs w:val="22"/>
          <w:lang w:val="en-GB" w:eastAsia="en-GB"/>
        </w:rPr>
        <w:t xml:space="preserve">, </w:t>
      </w:r>
      <w:r w:rsidRPr="00DA1076">
        <w:rPr>
          <w:color w:val="000000"/>
          <w:kern w:val="0"/>
          <w:sz w:val="22"/>
          <w:szCs w:val="22"/>
          <w:lang w:val="en-GB" w:eastAsia="en-GB"/>
        </w:rPr>
        <w:t xml:space="preserve">Gregory Y.H. Lip </w:t>
      </w:r>
      <w:r w:rsidRPr="00DA1076">
        <w:rPr>
          <w:color w:val="000000"/>
          <w:kern w:val="0"/>
          <w:sz w:val="22"/>
          <w:szCs w:val="22"/>
          <w:vertAlign w:val="superscript"/>
          <w:lang w:val="en-GB" w:eastAsia="en-GB"/>
        </w:rPr>
        <w:t>1,2</w:t>
      </w:r>
      <w:r w:rsidR="006A3EF6">
        <w:rPr>
          <w:color w:val="000000"/>
          <w:kern w:val="0"/>
          <w:sz w:val="22"/>
          <w:szCs w:val="22"/>
          <w:vertAlign w:val="superscript"/>
          <w:lang w:val="en-GB" w:eastAsia="en-GB"/>
        </w:rPr>
        <w:t>, 3</w:t>
      </w:r>
    </w:p>
    <w:p w14:paraId="7B4459D9" w14:textId="77777777" w:rsidR="00DA1076" w:rsidRPr="00DA1076" w:rsidRDefault="00DA1076" w:rsidP="00DA1076">
      <w:pPr>
        <w:spacing w:line="360" w:lineRule="auto"/>
        <w:rPr>
          <w:color w:val="000000"/>
          <w:kern w:val="0"/>
          <w:sz w:val="22"/>
          <w:szCs w:val="22"/>
          <w:lang w:val="en-GB" w:eastAsia="en-GB"/>
        </w:rPr>
      </w:pPr>
      <w:r w:rsidRPr="00DA1076">
        <w:rPr>
          <w:color w:val="000000"/>
          <w:kern w:val="0"/>
          <w:sz w:val="22"/>
          <w:szCs w:val="22"/>
          <w:lang w:val="en-GB" w:eastAsia="en-GB"/>
        </w:rPr>
        <w:t xml:space="preserve"> </w:t>
      </w:r>
    </w:p>
    <w:p w14:paraId="0837DA56" w14:textId="77777777" w:rsidR="00DA1076" w:rsidRPr="00DA1076" w:rsidRDefault="00DA1076" w:rsidP="00DA1076">
      <w:pPr>
        <w:spacing w:line="360" w:lineRule="auto"/>
        <w:rPr>
          <w:sz w:val="22"/>
          <w:szCs w:val="22"/>
        </w:rPr>
      </w:pPr>
      <w:r w:rsidRPr="00DA1076">
        <w:rPr>
          <w:sz w:val="22"/>
          <w:szCs w:val="22"/>
          <w:vertAlign w:val="superscript"/>
        </w:rPr>
        <w:t>1</w:t>
      </w:r>
      <w:r w:rsidRPr="00DA1076">
        <w:rPr>
          <w:sz w:val="22"/>
          <w:szCs w:val="22"/>
        </w:rPr>
        <w:t xml:space="preserve">Medical School of Chinese PLA, Department of Cardiology, Chinese PLA General Hospital, Beijing, China; </w:t>
      </w:r>
      <w:r w:rsidRPr="00DA1076">
        <w:rPr>
          <w:sz w:val="22"/>
          <w:szCs w:val="22"/>
          <w:vertAlign w:val="superscript"/>
        </w:rPr>
        <w:t>2</w:t>
      </w:r>
      <w:r w:rsidRPr="00DA1076">
        <w:rPr>
          <w:sz w:val="22"/>
          <w:szCs w:val="22"/>
        </w:rPr>
        <w:t>Liverpool Centre for Cardiovascular Sciences, University of Liverpool and Liverpool Heart &amp; Chest Hospital, Liverpool, United Kingdom; and Aalborg Thrombosis Research Unit, Department of Clinical Medicine, Aalborg University, Aalborg, Denmark.</w:t>
      </w:r>
    </w:p>
    <w:p w14:paraId="61BFDC7F" w14:textId="60780C5C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787F07F3" w14:textId="3C60F003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6DE46AF2" w14:textId="6EE7A72B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48051422" w14:textId="05E22B68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50A7DA18" w14:textId="5266B617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4964755C" w14:textId="2DF71E91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7C5C79D6" w14:textId="02BB0CCB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5CE67992" w14:textId="10D2CE3B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023E5F0A" w14:textId="2DD0BF8D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3C51518D" w14:textId="16B26A16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559C9BFE" w14:textId="74193C7B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07323964" w14:textId="2CD06ACD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529DFA29" w14:textId="1192DFDF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4AA333D8" w14:textId="7208CA65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5649783B" w14:textId="5B964CDE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300FCDE5" w14:textId="695A9D96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545C63B3" w14:textId="7769AC8E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2C0DBE52" w14:textId="264B17A6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29D6F633" w14:textId="36AFD387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1252A315" w14:textId="07472996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50130182" w14:textId="042DC3E7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6AC12911" w14:textId="77777777" w:rsidR="00DA1076" w:rsidRPr="00DA1076" w:rsidRDefault="00DA1076" w:rsidP="00DA1076">
      <w:pPr>
        <w:spacing w:line="360" w:lineRule="auto"/>
        <w:rPr>
          <w:sz w:val="22"/>
          <w:szCs w:val="22"/>
        </w:rPr>
      </w:pPr>
    </w:p>
    <w:p w14:paraId="7EEA0E6E" w14:textId="3D0EF9E5" w:rsidR="00F91E10" w:rsidRDefault="00D85A42">
      <w:pPr>
        <w:spacing w:line="480" w:lineRule="auto"/>
        <w:rPr>
          <w:sz w:val="22"/>
          <w:szCs w:val="22"/>
        </w:rPr>
      </w:pPr>
      <w:r w:rsidRPr="00DA1076">
        <w:rPr>
          <w:sz w:val="22"/>
          <w:szCs w:val="22"/>
        </w:rPr>
        <w:t xml:space="preserve">The </w:t>
      </w:r>
      <w:r w:rsidR="00DC334D">
        <w:rPr>
          <w:sz w:val="22"/>
          <w:szCs w:val="22"/>
        </w:rPr>
        <w:t xml:space="preserve">term </w:t>
      </w:r>
      <w:r w:rsidRPr="00DA1076">
        <w:rPr>
          <w:sz w:val="22"/>
          <w:szCs w:val="22"/>
        </w:rPr>
        <w:t>embolic stroke of undetermined source (ESUS)</w:t>
      </w:r>
      <w:r w:rsidR="00433B7B" w:rsidRPr="00DA1076">
        <w:rPr>
          <w:sz w:val="22"/>
          <w:szCs w:val="22"/>
        </w:rPr>
        <w:t xml:space="preserve"> </w:t>
      </w:r>
      <w:r w:rsidR="00C923DE">
        <w:rPr>
          <w:sz w:val="22"/>
          <w:szCs w:val="22"/>
        </w:rPr>
        <w:t xml:space="preserve">was first </w:t>
      </w:r>
      <w:r w:rsidR="0030195E">
        <w:rPr>
          <w:sz w:val="22"/>
          <w:szCs w:val="22"/>
        </w:rPr>
        <w:t>introduced in 2014</w:t>
      </w:r>
      <w:r w:rsidR="006F22CC">
        <w:rPr>
          <w:sz w:val="22"/>
          <w:szCs w:val="22"/>
        </w:rPr>
        <w:t xml:space="preserve"> to different</w:t>
      </w:r>
      <w:r w:rsidR="00B14C95">
        <w:rPr>
          <w:sz w:val="22"/>
          <w:szCs w:val="22"/>
        </w:rPr>
        <w:t xml:space="preserve">iate </w:t>
      </w:r>
      <w:r w:rsidR="00DC334D">
        <w:rPr>
          <w:sz w:val="22"/>
          <w:szCs w:val="22"/>
        </w:rPr>
        <w:t xml:space="preserve">it </w:t>
      </w:r>
      <w:r w:rsidR="00B14C95">
        <w:rPr>
          <w:sz w:val="22"/>
          <w:szCs w:val="22"/>
        </w:rPr>
        <w:t>from cryptogenic stroke</w:t>
      </w:r>
      <w:r w:rsidR="006C33B6">
        <w:rPr>
          <w:sz w:val="22"/>
          <w:szCs w:val="22"/>
        </w:rPr>
        <w:fldChar w:fldCharType="begin"/>
      </w:r>
      <w:r w:rsidR="00EB4771">
        <w:rPr>
          <w:sz w:val="22"/>
          <w:szCs w:val="22"/>
        </w:rPr>
        <w:instrText xml:space="preserve"> ADDIN EN.CITE &lt;EndNote&gt;&lt;Cite&gt;&lt;Author&gt;Hart&lt;/Author&gt;&lt;Year&gt;2014&lt;/Year&gt;&lt;RecNum&gt;0&lt;/RecNum&gt;&lt;IDText&gt;Embolic strokes of undetermined source: the case for a new clinical construct&lt;/IDText&gt;&lt;DisplayText&gt;[1]&lt;/DisplayText&gt;&lt;record&gt;&lt;dates&gt;&lt;pub-dates&gt;&lt;date&gt;Apr&lt;/date&gt;&lt;/pub-dates&gt;&lt;year&gt;2014&lt;/year&gt;&lt;/dates&gt;&lt;keywords&gt;&lt;keyword&gt;Humans&lt;/keyword&gt;&lt;keyword&gt;Stroke&lt;/keyword&gt;&lt;keyword&gt;Thromboembolism&lt;/keyword&gt;&lt;/keywords&gt;&lt;urls&gt;&lt;related-urls&gt;&lt;url&gt;https://www.ncbi.nlm.nih.gov/pubmed/24646875&lt;/url&gt;&lt;/related-urls&gt;&lt;/urls&gt;&lt;isbn&gt;1474-4465&lt;/isbn&gt;&lt;titles&gt;&lt;title&gt;Embolic strokes of undetermined source: the case for a new clinical construct&lt;/title&gt;&lt;secondary-title&gt;Lancet Neurol&lt;/secondary-title&gt;&lt;/titles&gt;&lt;pages&gt;429-38&lt;/pages&gt;&lt;number&gt;4&lt;/number&gt;&lt;contributors&gt;&lt;authors&gt;&lt;author&gt;Hart, R. G.&lt;/author&gt;&lt;author&gt;Diener, H. C.&lt;/author&gt;&lt;author&gt;Coutts, S. B.&lt;/author&gt;&lt;author&gt;Easton, J. D.&lt;/author&gt;&lt;author&gt;Granger, C. B.&lt;/author&gt;&lt;author&gt;O&amp;apos;Donnell, M. J.&lt;/author&gt;&lt;author&gt;Sacco, R. L.&lt;/author&gt;&lt;author&gt;Connolly, S. J.&lt;/author&gt;&lt;author&gt;Cryptogenic Stroke/ESUS International Working Group&lt;/author&gt;&lt;/authors&gt;&lt;/contributors&gt;&lt;language&gt;eng&lt;/language&gt;&lt;added-date format="utc"&gt;1605790176&lt;/added-date&gt;&lt;ref-type name="Journal Article"&gt;17&lt;/ref-type&gt;&lt;rec-number&gt;12775&lt;/rec-number&gt;&lt;last-updated-date format="utc"&gt;1605790176&lt;/last-updated-date&gt;&lt;accession-num&gt;24646875&lt;/accession-num&gt;&lt;electronic-resource-num&gt;10.1016/S1474-4422(13)70310-7&lt;/electronic-resource-num&gt;&lt;volume&gt;13&lt;/volume&gt;&lt;/record&gt;&lt;/Cite&gt;&lt;/EndNote&gt;</w:instrText>
      </w:r>
      <w:r w:rsidR="006C33B6">
        <w:rPr>
          <w:sz w:val="22"/>
          <w:szCs w:val="22"/>
        </w:rPr>
        <w:fldChar w:fldCharType="separate"/>
      </w:r>
      <w:r w:rsidR="00520DB6">
        <w:rPr>
          <w:noProof/>
          <w:sz w:val="22"/>
          <w:szCs w:val="22"/>
        </w:rPr>
        <w:t>[1]</w:t>
      </w:r>
      <w:r w:rsidR="006C33B6">
        <w:rPr>
          <w:sz w:val="22"/>
          <w:szCs w:val="22"/>
        </w:rPr>
        <w:fldChar w:fldCharType="end"/>
      </w:r>
      <w:r w:rsidR="00B14C95">
        <w:rPr>
          <w:sz w:val="22"/>
          <w:szCs w:val="22"/>
        </w:rPr>
        <w:t xml:space="preserve">. </w:t>
      </w:r>
      <w:r w:rsidR="00DC334D">
        <w:rPr>
          <w:sz w:val="22"/>
          <w:szCs w:val="22"/>
        </w:rPr>
        <w:t xml:space="preserve">ESUS </w:t>
      </w:r>
      <w:r w:rsidR="00B14C95">
        <w:rPr>
          <w:sz w:val="22"/>
          <w:szCs w:val="22"/>
        </w:rPr>
        <w:t xml:space="preserve">was defined as </w:t>
      </w:r>
      <w:r w:rsidR="00D20B60">
        <w:rPr>
          <w:sz w:val="22"/>
          <w:szCs w:val="22"/>
        </w:rPr>
        <w:t xml:space="preserve">a non-lacunar brain infarct without proximal arterial stenosis or cardiembolic source, </w:t>
      </w:r>
      <w:r w:rsidR="00A31FD3">
        <w:rPr>
          <w:sz w:val="22"/>
          <w:szCs w:val="22"/>
        </w:rPr>
        <w:t>with a clear indication for anticoagulation</w:t>
      </w:r>
      <w:r w:rsidR="00862DA1">
        <w:rPr>
          <w:sz w:val="22"/>
          <w:szCs w:val="22"/>
        </w:rPr>
        <w:fldChar w:fldCharType="begin"/>
      </w:r>
      <w:r w:rsidR="00EB4771">
        <w:rPr>
          <w:sz w:val="22"/>
          <w:szCs w:val="22"/>
        </w:rPr>
        <w:instrText xml:space="preserve"> ADDIN EN.CITE &lt;EndNote&gt;&lt;Cite&gt;&lt;Author&gt;Hart&lt;/Author&gt;&lt;Year&gt;2014&lt;/Year&gt;&lt;RecNum&gt;0&lt;/RecNum&gt;&lt;IDText&gt;Embolic strokes of undetermined source: the case for a new clinical construct&lt;/IDText&gt;&lt;DisplayText&gt;[1]&lt;/DisplayText&gt;&lt;record&gt;&lt;dates&gt;&lt;pub-dates&gt;&lt;date&gt;Apr&lt;/date&gt;&lt;/pub-dates&gt;&lt;year&gt;2014&lt;/year&gt;&lt;/dates&gt;&lt;keywords&gt;&lt;keyword&gt;Humans&lt;/keyword&gt;&lt;keyword&gt;Stroke&lt;/keyword&gt;&lt;keyword&gt;Thromboembolism&lt;/keyword&gt;&lt;/keywords&gt;&lt;urls&gt;&lt;related-urls&gt;&lt;url&gt;https://www.ncbi.nlm.nih.gov/pubmed/24646875&lt;/url&gt;&lt;/related-urls&gt;&lt;/urls&gt;&lt;isbn&gt;1474-4465&lt;/isbn&gt;&lt;titles&gt;&lt;title&gt;Embolic strokes of undetermined source: the case for a new clinical construct&lt;/title&gt;&lt;secondary-title&gt;Lancet Neurol&lt;/secondary-title&gt;&lt;/titles&gt;&lt;pages&gt;429-38&lt;/pages&gt;&lt;number&gt;4&lt;/number&gt;&lt;contributors&gt;&lt;authors&gt;&lt;author&gt;Hart, R. G.&lt;/author&gt;&lt;author&gt;Diener, H. C.&lt;/author&gt;&lt;author&gt;Coutts, S. B.&lt;/author&gt;&lt;author&gt;Easton, J. D.&lt;/author&gt;&lt;author&gt;Granger, C. B.&lt;/author&gt;&lt;author&gt;O&amp;apos;Donnell, M. J.&lt;/author&gt;&lt;author&gt;Sacco, R. L.&lt;/author&gt;&lt;author&gt;Connolly, S. J.&lt;/author&gt;&lt;author&gt;Cryptogenic Stroke/ESUS International Working Group&lt;/author&gt;&lt;/authors&gt;&lt;/contributors&gt;&lt;language&gt;eng&lt;/language&gt;&lt;added-date format="utc"&gt;1605790176&lt;/added-date&gt;&lt;ref-type name="Journal Article"&gt;17&lt;/ref-type&gt;&lt;rec-number&gt;12775&lt;/rec-number&gt;&lt;last-updated-date format="utc"&gt;1605790176&lt;/last-updated-date&gt;&lt;accession-num&gt;24646875&lt;/accession-num&gt;&lt;electronic-resource-num&gt;10.1016/S1474-4422(13)70310-7&lt;/electronic-resource-num&gt;&lt;volume&gt;13&lt;/volume&gt;&lt;/record&gt;&lt;/Cite&gt;&lt;/EndNote&gt;</w:instrText>
      </w:r>
      <w:r w:rsidR="00862DA1">
        <w:rPr>
          <w:sz w:val="22"/>
          <w:szCs w:val="22"/>
        </w:rPr>
        <w:fldChar w:fldCharType="separate"/>
      </w:r>
      <w:r w:rsidR="00862DA1">
        <w:rPr>
          <w:noProof/>
          <w:sz w:val="22"/>
          <w:szCs w:val="22"/>
        </w:rPr>
        <w:t>[1]</w:t>
      </w:r>
      <w:r w:rsidR="00862DA1">
        <w:rPr>
          <w:sz w:val="22"/>
          <w:szCs w:val="22"/>
        </w:rPr>
        <w:fldChar w:fldCharType="end"/>
      </w:r>
      <w:r w:rsidR="00A31FD3">
        <w:rPr>
          <w:sz w:val="22"/>
          <w:szCs w:val="22"/>
        </w:rPr>
        <w:t xml:space="preserve">. </w:t>
      </w:r>
      <w:r w:rsidR="00CF287B">
        <w:rPr>
          <w:sz w:val="22"/>
          <w:szCs w:val="22"/>
        </w:rPr>
        <w:t>The condition</w:t>
      </w:r>
      <w:r w:rsidR="00297F7E">
        <w:rPr>
          <w:sz w:val="22"/>
          <w:szCs w:val="22"/>
        </w:rPr>
        <w:t xml:space="preserve"> consists on average 17% of </w:t>
      </w:r>
      <w:r w:rsidR="003F7091">
        <w:rPr>
          <w:sz w:val="22"/>
          <w:szCs w:val="22"/>
        </w:rPr>
        <w:t>ischaem</w:t>
      </w:r>
      <w:r w:rsidR="00862DA1">
        <w:rPr>
          <w:sz w:val="22"/>
          <w:szCs w:val="22"/>
        </w:rPr>
        <w:t>i</w:t>
      </w:r>
      <w:r w:rsidR="003F7091">
        <w:rPr>
          <w:sz w:val="22"/>
          <w:szCs w:val="22"/>
        </w:rPr>
        <w:t xml:space="preserve">c </w:t>
      </w:r>
      <w:r w:rsidR="00297F7E">
        <w:rPr>
          <w:sz w:val="22"/>
          <w:szCs w:val="22"/>
        </w:rPr>
        <w:t>stroke</w:t>
      </w:r>
      <w:r w:rsidR="003F7091">
        <w:rPr>
          <w:sz w:val="22"/>
          <w:szCs w:val="22"/>
        </w:rPr>
        <w:t>s</w:t>
      </w:r>
      <w:r w:rsidR="0019560D">
        <w:rPr>
          <w:sz w:val="22"/>
          <w:szCs w:val="22"/>
        </w:rPr>
        <w:fldChar w:fldCharType="begin">
          <w:fldData xml:space="preserve">PEVuZE5vdGU+PENpdGU+PEF1dGhvcj5IYXJ0PC9BdXRob3I+PFllYXI+MjAxNzwvWWVhcj48UmVj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</w:fldData>
        </w:fldChar>
      </w:r>
      <w:r w:rsidR="00EB4771">
        <w:rPr>
          <w:sz w:val="22"/>
          <w:szCs w:val="22"/>
        </w:rPr>
        <w:instrText xml:space="preserve"> ADDIN EN.CITE </w:instrText>
      </w:r>
      <w:r w:rsidR="00EB4771">
        <w:rPr>
          <w:sz w:val="22"/>
          <w:szCs w:val="22"/>
        </w:rPr>
        <w:fldChar w:fldCharType="begin">
          <w:fldData xml:space="preserve">PEVuZE5vdGU+PENpdGU+PEF1dGhvcj5IYXJ0PC9BdXRob3I+PFllYXI+MjAxNzwvWWVhcj48UmVj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</w:fldData>
        </w:fldChar>
      </w:r>
      <w:r w:rsidR="00EB4771">
        <w:rPr>
          <w:sz w:val="22"/>
          <w:szCs w:val="22"/>
        </w:rPr>
        <w:instrText xml:space="preserve"> ADDIN EN.CITE.DATA </w:instrText>
      </w:r>
      <w:r w:rsidR="00EB4771">
        <w:rPr>
          <w:sz w:val="22"/>
          <w:szCs w:val="22"/>
        </w:rPr>
      </w:r>
      <w:r w:rsidR="00EB4771">
        <w:rPr>
          <w:sz w:val="22"/>
          <w:szCs w:val="22"/>
        </w:rPr>
        <w:fldChar w:fldCharType="end"/>
      </w:r>
      <w:r w:rsidR="0019560D">
        <w:rPr>
          <w:sz w:val="22"/>
          <w:szCs w:val="22"/>
        </w:rPr>
      </w:r>
      <w:r w:rsidR="0019560D">
        <w:rPr>
          <w:sz w:val="22"/>
          <w:szCs w:val="22"/>
        </w:rPr>
        <w:fldChar w:fldCharType="separate"/>
      </w:r>
      <w:r w:rsidR="0019560D">
        <w:rPr>
          <w:noProof/>
          <w:sz w:val="22"/>
          <w:szCs w:val="22"/>
        </w:rPr>
        <w:t>[2]</w:t>
      </w:r>
      <w:r w:rsidR="0019560D">
        <w:rPr>
          <w:sz w:val="22"/>
          <w:szCs w:val="22"/>
        </w:rPr>
        <w:fldChar w:fldCharType="end"/>
      </w:r>
      <w:r w:rsidR="00CF287B">
        <w:rPr>
          <w:sz w:val="22"/>
          <w:szCs w:val="22"/>
        </w:rPr>
        <w:t xml:space="preserve">, and is generally </w:t>
      </w:r>
      <w:r w:rsidR="00433B7B" w:rsidRPr="00DA1076">
        <w:rPr>
          <w:sz w:val="22"/>
          <w:szCs w:val="22"/>
        </w:rPr>
        <w:t xml:space="preserve">associated with </w:t>
      </w:r>
      <w:r w:rsidR="00470B1A">
        <w:rPr>
          <w:sz w:val="22"/>
          <w:szCs w:val="22"/>
        </w:rPr>
        <w:t xml:space="preserve">relatively young patients, </w:t>
      </w:r>
      <w:r w:rsidR="002878AB">
        <w:rPr>
          <w:sz w:val="22"/>
          <w:szCs w:val="22"/>
        </w:rPr>
        <w:t xml:space="preserve">small emboli, and </w:t>
      </w:r>
      <w:r w:rsidR="00433B7B" w:rsidRPr="00DA1076">
        <w:rPr>
          <w:sz w:val="22"/>
          <w:szCs w:val="22"/>
        </w:rPr>
        <w:t>a high stroke recurrence</w:t>
      </w:r>
      <w:r w:rsidR="00476501">
        <w:rPr>
          <w:sz w:val="22"/>
          <w:szCs w:val="22"/>
        </w:rPr>
        <w:t xml:space="preserve"> (&gt;4%)</w:t>
      </w:r>
      <w:r w:rsidR="00433B7B" w:rsidRPr="00DA1076">
        <w:rPr>
          <w:sz w:val="22"/>
          <w:szCs w:val="22"/>
        </w:rPr>
        <w:t xml:space="preserve">, partly </w:t>
      </w:r>
      <w:r w:rsidR="004F371E">
        <w:rPr>
          <w:sz w:val="22"/>
          <w:szCs w:val="22"/>
        </w:rPr>
        <w:t xml:space="preserve">due to </w:t>
      </w:r>
      <w:r w:rsidR="00433B7B" w:rsidRPr="00DA1076">
        <w:rPr>
          <w:sz w:val="22"/>
          <w:szCs w:val="22"/>
        </w:rPr>
        <w:t>unclear underlying mechanism</w:t>
      </w:r>
      <w:r w:rsidR="00CF287B">
        <w:rPr>
          <w:sz w:val="22"/>
          <w:szCs w:val="22"/>
        </w:rPr>
        <w:t xml:space="preserve">(s) </w:t>
      </w:r>
      <w:r w:rsidR="004F371E">
        <w:rPr>
          <w:sz w:val="22"/>
          <w:szCs w:val="22"/>
        </w:rPr>
        <w:t>which led to</w:t>
      </w:r>
      <w:r w:rsidR="0048091E" w:rsidRPr="00DA1076">
        <w:rPr>
          <w:sz w:val="22"/>
          <w:szCs w:val="22"/>
        </w:rPr>
        <w:t xml:space="preserve"> in</w:t>
      </w:r>
      <w:r w:rsidR="00433B7B" w:rsidRPr="00DA1076">
        <w:rPr>
          <w:sz w:val="22"/>
          <w:szCs w:val="22"/>
        </w:rPr>
        <w:t>appropriate preventive strategies</w:t>
      </w:r>
      <w:r w:rsidR="00476501">
        <w:rPr>
          <w:sz w:val="22"/>
          <w:szCs w:val="22"/>
        </w:rPr>
        <w:t xml:space="preserve"> </w:t>
      </w:r>
      <w:r w:rsidR="00BA0D18">
        <w:rPr>
          <w:sz w:val="22"/>
          <w:szCs w:val="22"/>
        </w:rPr>
        <w:fldChar w:fldCharType="begin">
          <w:fldData xml:space="preserve">PEVuZE5vdGU+PENpdGU+PEF1dGhvcj5IYXJ0PC9BdXRob3I+PFllYXI+MjAxNzwvWWVhcj48UmVj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</w:fldData>
        </w:fldChar>
      </w:r>
      <w:r w:rsidR="00EB4771">
        <w:rPr>
          <w:sz w:val="22"/>
          <w:szCs w:val="22"/>
        </w:rPr>
        <w:instrText xml:space="preserve"> ADDIN EN.CITE </w:instrText>
      </w:r>
      <w:r w:rsidR="00EB4771">
        <w:rPr>
          <w:sz w:val="22"/>
          <w:szCs w:val="22"/>
        </w:rPr>
        <w:fldChar w:fldCharType="begin">
          <w:fldData xml:space="preserve">PEVuZE5vdGU+PENpdGU+PEF1dGhvcj5IYXJ0PC9BdXRob3I+PFllYXI+MjAxNzwvWWVhcj48UmVj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</w:fldData>
        </w:fldChar>
      </w:r>
      <w:r w:rsidR="00EB4771">
        <w:rPr>
          <w:sz w:val="22"/>
          <w:szCs w:val="22"/>
        </w:rPr>
        <w:instrText xml:space="preserve"> ADDIN EN.CITE.DATA </w:instrText>
      </w:r>
      <w:r w:rsidR="00EB4771">
        <w:rPr>
          <w:sz w:val="22"/>
          <w:szCs w:val="22"/>
        </w:rPr>
      </w:r>
      <w:r w:rsidR="00EB4771">
        <w:rPr>
          <w:sz w:val="22"/>
          <w:szCs w:val="22"/>
        </w:rPr>
        <w:fldChar w:fldCharType="end"/>
      </w:r>
      <w:r w:rsidR="00BA0D18">
        <w:rPr>
          <w:sz w:val="22"/>
          <w:szCs w:val="22"/>
        </w:rPr>
      </w:r>
      <w:r w:rsidR="00BA0D18">
        <w:rPr>
          <w:sz w:val="22"/>
          <w:szCs w:val="22"/>
        </w:rPr>
        <w:fldChar w:fldCharType="separate"/>
      </w:r>
      <w:r w:rsidR="00BA0D18">
        <w:rPr>
          <w:noProof/>
          <w:sz w:val="22"/>
          <w:szCs w:val="22"/>
        </w:rPr>
        <w:t>[2]</w:t>
      </w:r>
      <w:r w:rsidR="00BA0D18">
        <w:rPr>
          <w:sz w:val="22"/>
          <w:szCs w:val="22"/>
        </w:rPr>
        <w:fldChar w:fldCharType="end"/>
      </w:r>
      <w:r w:rsidR="00433B7B" w:rsidRPr="00DA1076">
        <w:rPr>
          <w:sz w:val="22"/>
          <w:szCs w:val="22"/>
        </w:rPr>
        <w:t>.</w:t>
      </w:r>
      <w:r w:rsidR="003639BD" w:rsidRPr="00DA1076">
        <w:rPr>
          <w:sz w:val="22"/>
          <w:szCs w:val="22"/>
        </w:rPr>
        <w:t xml:space="preserve"> </w:t>
      </w:r>
      <w:r w:rsidR="00F91E10">
        <w:rPr>
          <w:sz w:val="22"/>
          <w:szCs w:val="22"/>
        </w:rPr>
        <w:t>Much focus has been directed towards improving our detection and understanding of stroke mechanisms in ESUS.</w:t>
      </w:r>
    </w:p>
    <w:p w14:paraId="3A09DE78" w14:textId="77777777" w:rsidR="00F91E10" w:rsidRDefault="00F91E10">
      <w:pPr>
        <w:spacing w:line="480" w:lineRule="auto"/>
        <w:rPr>
          <w:sz w:val="22"/>
          <w:szCs w:val="22"/>
        </w:rPr>
      </w:pPr>
    </w:p>
    <w:p w14:paraId="40A8F196" w14:textId="0112B65B" w:rsidR="00283860" w:rsidRPr="00AF15BA" w:rsidRDefault="006215DA" w:rsidP="00AF15BA">
      <w:pPr>
        <w:spacing w:line="480" w:lineRule="auto"/>
        <w:rPr>
          <w:sz w:val="22"/>
          <w:szCs w:val="22"/>
        </w:rPr>
      </w:pPr>
      <w:r>
        <w:rPr>
          <w:sz w:val="22"/>
          <w:szCs w:val="22"/>
        </w:rPr>
        <w:t>In a study u</w:t>
      </w:r>
      <w:r w:rsidR="00E6346D">
        <w:rPr>
          <w:sz w:val="22"/>
          <w:szCs w:val="22"/>
        </w:rPr>
        <w:t>sing machine learning prediction of stroke mechanism</w:t>
      </w:r>
      <w:r>
        <w:rPr>
          <w:sz w:val="22"/>
          <w:szCs w:val="22"/>
        </w:rPr>
        <w:t>s</w:t>
      </w:r>
      <w:r w:rsidR="00E6346D">
        <w:rPr>
          <w:sz w:val="22"/>
          <w:szCs w:val="22"/>
        </w:rPr>
        <w:t>, 44% ESUS were identified as related to cardi</w:t>
      </w:r>
      <w:r w:rsidR="00F863C1">
        <w:rPr>
          <w:sz w:val="22"/>
          <w:szCs w:val="22"/>
        </w:rPr>
        <w:t>ac</w:t>
      </w:r>
      <w:r w:rsidR="004B1AB7">
        <w:rPr>
          <w:sz w:val="22"/>
          <w:szCs w:val="22"/>
        </w:rPr>
        <w:t xml:space="preserve"> </w:t>
      </w:r>
      <w:r w:rsidR="00E6346D">
        <w:rPr>
          <w:sz w:val="22"/>
          <w:szCs w:val="22"/>
        </w:rPr>
        <w:t>embolism, and each individual’s likelihood of cardi</w:t>
      </w:r>
      <w:r>
        <w:rPr>
          <w:sz w:val="22"/>
          <w:szCs w:val="22"/>
        </w:rPr>
        <w:t>a</w:t>
      </w:r>
      <w:r w:rsidR="004B1AB7">
        <w:rPr>
          <w:sz w:val="22"/>
          <w:szCs w:val="22"/>
        </w:rPr>
        <w:t xml:space="preserve">c </w:t>
      </w:r>
      <w:r w:rsidR="00E6346D">
        <w:rPr>
          <w:sz w:val="22"/>
          <w:szCs w:val="22"/>
        </w:rPr>
        <w:t>embolism was associated with eventual detection of AF</w:t>
      </w:r>
      <w:r w:rsidR="00E6346D">
        <w:rPr>
          <w:sz w:val="22"/>
          <w:szCs w:val="22"/>
        </w:rPr>
        <w:fldChar w:fldCharType="begin">
          <w:fldData xml:space="preserve">PEVuZE5vdGU+PENpdGU+PEF1dGhvcj5LYW1lbDwvQXV0aG9yPjxZZWFyPjIwMjA8L1llYXI+PFJl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</w:fldData>
        </w:fldChar>
      </w:r>
      <w:r w:rsidR="00EB4771">
        <w:rPr>
          <w:sz w:val="22"/>
          <w:szCs w:val="22"/>
        </w:rPr>
        <w:instrText xml:space="preserve"> ADDIN EN.CITE </w:instrText>
      </w:r>
      <w:r w:rsidR="00EB4771">
        <w:rPr>
          <w:sz w:val="22"/>
          <w:szCs w:val="22"/>
        </w:rPr>
        <w:fldChar w:fldCharType="begin">
          <w:fldData xml:space="preserve">PEVuZE5vdGU+PENpdGU+PEF1dGhvcj5LYW1lbDwvQXV0aG9yPjxZZWFyPjIwMjA8L1llYXI+PFJl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</w:fldData>
        </w:fldChar>
      </w:r>
      <w:r w:rsidR="00EB4771">
        <w:rPr>
          <w:sz w:val="22"/>
          <w:szCs w:val="22"/>
        </w:rPr>
        <w:instrText xml:space="preserve"> ADDIN EN.CITE.DATA </w:instrText>
      </w:r>
      <w:r w:rsidR="00EB4771">
        <w:rPr>
          <w:sz w:val="22"/>
          <w:szCs w:val="22"/>
        </w:rPr>
      </w:r>
      <w:r w:rsidR="00EB4771">
        <w:rPr>
          <w:sz w:val="22"/>
          <w:szCs w:val="22"/>
        </w:rPr>
        <w:fldChar w:fldCharType="end"/>
      </w:r>
      <w:r w:rsidR="00E6346D">
        <w:rPr>
          <w:sz w:val="22"/>
          <w:szCs w:val="22"/>
        </w:rPr>
      </w:r>
      <w:r w:rsidR="00E6346D">
        <w:rPr>
          <w:sz w:val="22"/>
          <w:szCs w:val="22"/>
        </w:rPr>
        <w:fldChar w:fldCharType="separate"/>
      </w:r>
      <w:r w:rsidR="00693040">
        <w:rPr>
          <w:noProof/>
          <w:sz w:val="22"/>
          <w:szCs w:val="22"/>
        </w:rPr>
        <w:t>[3]</w:t>
      </w:r>
      <w:r w:rsidR="00E6346D">
        <w:rPr>
          <w:sz w:val="22"/>
          <w:szCs w:val="22"/>
        </w:rPr>
        <w:fldChar w:fldCharType="end"/>
      </w:r>
      <w:r w:rsidR="00E6346D">
        <w:rPr>
          <w:sz w:val="22"/>
          <w:szCs w:val="22"/>
        </w:rPr>
        <w:t>. Higher probability of cardioembolism for patients with ESUS was associated with older age, vascular disease, heart failure, larger LA size, lower blood pressure and increased creatinine levels</w:t>
      </w:r>
      <w:r w:rsidR="00E6346D">
        <w:rPr>
          <w:sz w:val="22"/>
          <w:szCs w:val="22"/>
        </w:rPr>
        <w:fldChar w:fldCharType="begin">
          <w:fldData xml:space="preserve">PEVuZE5vdGU+PENpdGU+PEF1dGhvcj5LYW1lbDwvQXV0aG9yPjxZZWFyPjIwMjA8L1llYXI+PFJl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</w:fldData>
        </w:fldChar>
      </w:r>
      <w:r w:rsidR="00EB4771">
        <w:rPr>
          <w:sz w:val="22"/>
          <w:szCs w:val="22"/>
        </w:rPr>
        <w:instrText xml:space="preserve"> ADDIN EN.CITE </w:instrText>
      </w:r>
      <w:r w:rsidR="00EB4771">
        <w:rPr>
          <w:sz w:val="22"/>
          <w:szCs w:val="22"/>
        </w:rPr>
        <w:fldChar w:fldCharType="begin">
          <w:fldData xml:space="preserve">PEVuZE5vdGU+PENpdGU+PEF1dGhvcj5LYW1lbDwvQXV0aG9yPjxZZWFyPjIwMjA8L1llYXI+PFJl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</w:fldData>
        </w:fldChar>
      </w:r>
      <w:r w:rsidR="00EB4771">
        <w:rPr>
          <w:sz w:val="22"/>
          <w:szCs w:val="22"/>
        </w:rPr>
        <w:instrText xml:space="preserve"> ADDIN EN.CITE.DATA </w:instrText>
      </w:r>
      <w:r w:rsidR="00EB4771">
        <w:rPr>
          <w:sz w:val="22"/>
          <w:szCs w:val="22"/>
        </w:rPr>
      </w:r>
      <w:r w:rsidR="00EB4771">
        <w:rPr>
          <w:sz w:val="22"/>
          <w:szCs w:val="22"/>
        </w:rPr>
        <w:fldChar w:fldCharType="end"/>
      </w:r>
      <w:r w:rsidR="00E6346D">
        <w:rPr>
          <w:sz w:val="22"/>
          <w:szCs w:val="22"/>
        </w:rPr>
      </w:r>
      <w:r w:rsidR="00E6346D">
        <w:rPr>
          <w:sz w:val="22"/>
          <w:szCs w:val="22"/>
        </w:rPr>
        <w:fldChar w:fldCharType="separate"/>
      </w:r>
      <w:r w:rsidR="00693040">
        <w:rPr>
          <w:noProof/>
          <w:sz w:val="22"/>
          <w:szCs w:val="22"/>
        </w:rPr>
        <w:t>[3]</w:t>
      </w:r>
      <w:r w:rsidR="00E6346D">
        <w:rPr>
          <w:sz w:val="22"/>
          <w:szCs w:val="22"/>
        </w:rPr>
        <w:fldChar w:fldCharType="end"/>
      </w:r>
      <w:r w:rsidR="00E6346D">
        <w:rPr>
          <w:sz w:val="22"/>
          <w:szCs w:val="22"/>
        </w:rPr>
        <w:t xml:space="preserve">. </w:t>
      </w:r>
      <w:r w:rsidR="003639BD" w:rsidRPr="00DA1076">
        <w:rPr>
          <w:sz w:val="22"/>
          <w:szCs w:val="22"/>
        </w:rPr>
        <w:t xml:space="preserve">Although </w:t>
      </w:r>
      <w:r w:rsidR="00F91E10">
        <w:rPr>
          <w:sz w:val="22"/>
          <w:szCs w:val="22"/>
        </w:rPr>
        <w:t>various studies have focused</w:t>
      </w:r>
      <w:r w:rsidR="003639BD" w:rsidRPr="00DA1076">
        <w:rPr>
          <w:sz w:val="22"/>
          <w:szCs w:val="22"/>
        </w:rPr>
        <w:t xml:space="preserve"> on cardiac rhythm monitoring to identify atrial fibrillation</w:t>
      </w:r>
      <w:r w:rsidR="00F13AE9">
        <w:rPr>
          <w:sz w:val="22"/>
          <w:szCs w:val="22"/>
        </w:rPr>
        <w:t xml:space="preserve"> (AF)</w:t>
      </w:r>
      <w:r w:rsidR="003639BD" w:rsidRPr="00DA1076">
        <w:rPr>
          <w:sz w:val="22"/>
          <w:szCs w:val="22"/>
        </w:rPr>
        <w:t>-related cardiac embolism among patients with ESUS</w:t>
      </w:r>
      <w:r w:rsidR="004F5F2A">
        <w:rPr>
          <w:sz w:val="22"/>
          <w:szCs w:val="22"/>
        </w:rPr>
        <w:fldChar w:fldCharType="begin">
          <w:fldData xml:space="preserve">PEVuZE5vdGU+PENpdGU+PEF1dGhvcj5Jc3JhZWw8L0F1dGhvcj48WWVhcj4yMDE3PC9ZZWFyPjxS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</w:fldData>
        </w:fldChar>
      </w:r>
      <w:r w:rsidR="00EB4771">
        <w:rPr>
          <w:sz w:val="22"/>
          <w:szCs w:val="22"/>
        </w:rPr>
        <w:instrText xml:space="preserve"> ADDIN EN.CITE </w:instrText>
      </w:r>
      <w:r w:rsidR="00EB4771">
        <w:rPr>
          <w:sz w:val="22"/>
          <w:szCs w:val="22"/>
        </w:rPr>
        <w:fldChar w:fldCharType="begin">
          <w:fldData xml:space="preserve">PEVuZE5vdGU+PENpdGU+PEF1dGhvcj5Jc3JhZWw8L0F1dGhvcj48WWVhcj4yMDE3PC9ZZWFyPjxS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</w:fldData>
        </w:fldChar>
      </w:r>
      <w:r w:rsidR="00EB4771">
        <w:rPr>
          <w:sz w:val="22"/>
          <w:szCs w:val="22"/>
        </w:rPr>
        <w:instrText xml:space="preserve"> ADDIN EN.CITE.DATA </w:instrText>
      </w:r>
      <w:r w:rsidR="00EB4771">
        <w:rPr>
          <w:sz w:val="22"/>
          <w:szCs w:val="22"/>
        </w:rPr>
      </w:r>
      <w:r w:rsidR="00EB4771">
        <w:rPr>
          <w:sz w:val="22"/>
          <w:szCs w:val="22"/>
        </w:rPr>
        <w:fldChar w:fldCharType="end"/>
      </w:r>
      <w:r w:rsidR="004F5F2A">
        <w:rPr>
          <w:sz w:val="22"/>
          <w:szCs w:val="22"/>
        </w:rPr>
      </w:r>
      <w:r w:rsidR="004F5F2A">
        <w:rPr>
          <w:sz w:val="22"/>
          <w:szCs w:val="22"/>
        </w:rPr>
        <w:fldChar w:fldCharType="separate"/>
      </w:r>
      <w:r w:rsidR="006678AF">
        <w:rPr>
          <w:noProof/>
          <w:sz w:val="22"/>
          <w:szCs w:val="22"/>
        </w:rPr>
        <w:t>[4-6]</w:t>
      </w:r>
      <w:r w:rsidR="004F5F2A">
        <w:rPr>
          <w:sz w:val="22"/>
          <w:szCs w:val="22"/>
        </w:rPr>
        <w:fldChar w:fldCharType="end"/>
      </w:r>
      <w:r w:rsidR="003639BD" w:rsidRPr="00DA1076">
        <w:rPr>
          <w:sz w:val="22"/>
          <w:szCs w:val="22"/>
        </w:rPr>
        <w:t xml:space="preserve">, </w:t>
      </w:r>
      <w:r w:rsidR="00F91E10">
        <w:rPr>
          <w:sz w:val="22"/>
          <w:szCs w:val="22"/>
        </w:rPr>
        <w:t>other evidence points towards</w:t>
      </w:r>
      <w:r w:rsidR="004450F9" w:rsidRPr="00DA1076">
        <w:rPr>
          <w:sz w:val="22"/>
          <w:szCs w:val="22"/>
        </w:rPr>
        <w:t xml:space="preserve"> atrial </w:t>
      </w:r>
      <w:r w:rsidR="00AD6D7D" w:rsidRPr="00DA1076">
        <w:rPr>
          <w:sz w:val="22"/>
          <w:szCs w:val="22"/>
        </w:rPr>
        <w:t>cardio</w:t>
      </w:r>
      <w:r w:rsidR="00AD6D7D">
        <w:rPr>
          <w:sz w:val="22"/>
          <w:szCs w:val="22"/>
        </w:rPr>
        <w:t>pathy</w:t>
      </w:r>
      <w:r w:rsidR="00397E89">
        <w:rPr>
          <w:sz w:val="22"/>
          <w:szCs w:val="22"/>
          <w:lang w:val="en-GB"/>
        </w:rPr>
        <w:t xml:space="preserve">, </w:t>
      </w:r>
      <w:r w:rsidR="004450F9" w:rsidRPr="00DA1076">
        <w:rPr>
          <w:sz w:val="22"/>
          <w:szCs w:val="22"/>
        </w:rPr>
        <w:t xml:space="preserve">patent foramen ovale (PFO) </w:t>
      </w:r>
      <w:r w:rsidR="00397E89">
        <w:rPr>
          <w:sz w:val="22"/>
          <w:szCs w:val="22"/>
        </w:rPr>
        <w:t xml:space="preserve">and arterial disease </w:t>
      </w:r>
      <w:r w:rsidR="004450F9" w:rsidRPr="00DA1076">
        <w:rPr>
          <w:sz w:val="22"/>
          <w:szCs w:val="22"/>
        </w:rPr>
        <w:t>a</w:t>
      </w:r>
      <w:r w:rsidR="00F91E10">
        <w:rPr>
          <w:sz w:val="22"/>
          <w:szCs w:val="22"/>
        </w:rPr>
        <w:t xml:space="preserve">s </w:t>
      </w:r>
      <w:r w:rsidR="004450F9" w:rsidRPr="00DA1076">
        <w:rPr>
          <w:sz w:val="22"/>
          <w:szCs w:val="22"/>
        </w:rPr>
        <w:t>potential etiologies of ESUS</w:t>
      </w:r>
      <w:r w:rsidR="003E7CEC">
        <w:rPr>
          <w:sz w:val="22"/>
          <w:szCs w:val="22"/>
        </w:rPr>
        <w:t xml:space="preserve"> (see Figure 1)</w:t>
      </w:r>
      <w:r w:rsidR="004450F9" w:rsidRPr="00DA1076">
        <w:rPr>
          <w:sz w:val="22"/>
          <w:szCs w:val="22"/>
        </w:rPr>
        <w:t>.</w:t>
      </w:r>
      <w:r w:rsidR="006247B9">
        <w:rPr>
          <w:sz w:val="22"/>
          <w:szCs w:val="22"/>
        </w:rPr>
        <w:t xml:space="preserve"> </w:t>
      </w:r>
    </w:p>
    <w:p w14:paraId="060D11CA" w14:textId="77777777" w:rsidR="00C3487D" w:rsidRPr="00DA1076" w:rsidRDefault="00C3487D" w:rsidP="00225AB7">
      <w:pPr>
        <w:spacing w:line="480" w:lineRule="auto"/>
        <w:rPr>
          <w:sz w:val="22"/>
          <w:szCs w:val="22"/>
        </w:rPr>
      </w:pPr>
    </w:p>
    <w:p w14:paraId="5BC05D52" w14:textId="4CB095D4" w:rsidR="00907832" w:rsidRPr="00DA1076" w:rsidRDefault="0031165C" w:rsidP="00225AB7">
      <w:pPr>
        <w:spacing w:line="480" w:lineRule="auto"/>
        <w:rPr>
          <w:sz w:val="22"/>
          <w:szCs w:val="22"/>
        </w:rPr>
      </w:pPr>
      <w:r>
        <w:rPr>
          <w:sz w:val="22"/>
          <w:szCs w:val="22"/>
        </w:rPr>
        <w:t>Cardiopathy was firstly introduced as</w:t>
      </w:r>
      <w:r w:rsidR="00AB3082" w:rsidRPr="00DA1076">
        <w:rPr>
          <w:sz w:val="22"/>
          <w:szCs w:val="22"/>
        </w:rPr>
        <w:t xml:space="preserve"> </w:t>
      </w:r>
      <w:r w:rsidR="00E93E3A">
        <w:rPr>
          <w:sz w:val="22"/>
          <w:szCs w:val="22"/>
        </w:rPr>
        <w:t>‘</w:t>
      </w:r>
      <w:r w:rsidR="00AB3082" w:rsidRPr="00DA1076">
        <w:rPr>
          <w:sz w:val="22"/>
          <w:szCs w:val="22"/>
        </w:rPr>
        <w:t xml:space="preserve">atrial </w:t>
      </w:r>
      <w:r w:rsidR="00DD3C0D" w:rsidRPr="00DA1076">
        <w:rPr>
          <w:sz w:val="22"/>
          <w:szCs w:val="22"/>
        </w:rPr>
        <w:t>cardiomyopathy</w:t>
      </w:r>
      <w:r w:rsidR="00E93E3A">
        <w:rPr>
          <w:sz w:val="22"/>
          <w:szCs w:val="22"/>
        </w:rPr>
        <w:t xml:space="preserve">’ </w:t>
      </w:r>
      <w:r w:rsidR="00F00C08">
        <w:rPr>
          <w:sz w:val="22"/>
          <w:szCs w:val="22"/>
        </w:rPr>
        <w:t xml:space="preserve">to define </w:t>
      </w:r>
      <w:r w:rsidR="00AB3082" w:rsidRPr="00DA1076">
        <w:rPr>
          <w:sz w:val="22"/>
          <w:szCs w:val="22"/>
        </w:rPr>
        <w:t xml:space="preserve">a familial syndrome </w:t>
      </w:r>
      <w:r w:rsidR="00AB3082" w:rsidRPr="00DA1076">
        <w:rPr>
          <w:sz w:val="22"/>
          <w:szCs w:val="22"/>
        </w:rPr>
        <w:lastRenderedPageBreak/>
        <w:t>affecting mainly the atria and atrioventricular-conducting system in 1972 year.</w:t>
      </w:r>
      <w:r w:rsidR="00AB3082" w:rsidRPr="00DA1076">
        <w:rPr>
          <w:sz w:val="22"/>
          <w:szCs w:val="22"/>
        </w:rPr>
        <w:fldChar w:fldCharType="begin"/>
      </w:r>
      <w:r w:rsidR="00EB4771">
        <w:rPr>
          <w:sz w:val="22"/>
          <w:szCs w:val="22"/>
        </w:rPr>
        <w:instrText xml:space="preserve"> ADDIN EN.CITE &lt;EndNote&gt;&lt;Cite&gt;&lt;Author&gt;Nagle&lt;/Author&gt;&lt;Year&gt;1972&lt;/Year&gt;&lt;RecNum&gt;168&lt;/RecNum&gt;&lt;DisplayText&gt;[7]&lt;/DisplayText&gt;&lt;record&gt;&lt;rec-number&gt;168&lt;/rec-number&gt;&lt;foreign-keys&gt;&lt;key app="EN" db-id="fewdzsd2neradse9rs9xr220zf2z9szzs0dp" timestamp="1604799952" guid="7b37bd94-39fb-45af-aacf-b02af2818c6f"&gt;168&lt;/key&gt;&lt;/foreign-keys&gt;&lt;ref-type name="Journal Article"&gt;17&lt;/ref-type&gt;&lt;contributors&gt;&lt;authors&gt;&lt;author&gt;Nagle, R. E.&lt;/author&gt;&lt;author&gt;Smith, B.&lt;/author&gt;&lt;author&gt;Williams, D. O.&lt;/author&gt;&lt;/authors&gt;&lt;/contributors&gt;&lt;titles&gt;&lt;title&gt;Familial atrial cardiomyopathy with heart block&lt;/title&gt;&lt;secondary-title&gt;Br Heart J&lt;/secondary-title&gt;&lt;/titles&gt;&lt;periodical&gt;&lt;full-title&gt;Br Heart J&lt;/full-title&gt;&lt;/periodical&gt;&lt;pages&gt;205&lt;/pages&gt;&lt;volume&gt;34&lt;/volume&gt;&lt;number&gt;2&lt;/number&gt;&lt;edition&gt;1972/02/01&lt;/edition&gt;&lt;keywords&gt;&lt;keyword&gt;Cardiomyopathies/*genetics&lt;/keyword&gt;&lt;keyword&gt;Heart Block/genetics&lt;/keyword&gt;&lt;keyword&gt;Humans&lt;/keyword&gt;&lt;/keywords&gt;&lt;dates&gt;&lt;year&gt;1972&lt;/year&gt;&lt;pub-dates&gt;&lt;date&gt;Feb&lt;/date&gt;&lt;/pub-dates&gt;&lt;/dates&gt;&lt;isbn&gt;0007-0769 (Print)&amp;#xD;0007-0769&lt;/isbn&gt;&lt;accession-num&gt;5007810&lt;/accession-num&gt;&lt;urls&gt;&lt;/urls&gt;&lt;remote-database-provider&gt;NLM&lt;/remote-database-provider&gt;&lt;language&gt;eng&lt;/language&gt;&lt;/record&gt;&lt;/Cite&gt;&lt;/EndNote&gt;</w:instrText>
      </w:r>
      <w:r w:rsidR="00AB3082" w:rsidRPr="00DA1076">
        <w:rPr>
          <w:sz w:val="22"/>
          <w:szCs w:val="22"/>
        </w:rPr>
        <w:fldChar w:fldCharType="separate"/>
      </w:r>
      <w:r w:rsidR="00EB4771">
        <w:rPr>
          <w:noProof/>
          <w:sz w:val="22"/>
          <w:szCs w:val="22"/>
        </w:rPr>
        <w:t>[7]</w:t>
      </w:r>
      <w:r w:rsidR="00AB3082" w:rsidRPr="00DA1076">
        <w:rPr>
          <w:sz w:val="22"/>
          <w:szCs w:val="22"/>
        </w:rPr>
        <w:fldChar w:fldCharType="end"/>
      </w:r>
      <w:r w:rsidR="00E72BCE" w:rsidRPr="00DA1076">
        <w:rPr>
          <w:sz w:val="22"/>
          <w:szCs w:val="22"/>
        </w:rPr>
        <w:t xml:space="preserve"> </w:t>
      </w:r>
      <w:r w:rsidR="005B13EF">
        <w:rPr>
          <w:sz w:val="22"/>
          <w:szCs w:val="22"/>
        </w:rPr>
        <w:t>With the accumulation of evidence</w:t>
      </w:r>
      <w:r w:rsidR="00D87621">
        <w:rPr>
          <w:sz w:val="22"/>
          <w:szCs w:val="22"/>
        </w:rPr>
        <w:t>,</w:t>
      </w:r>
      <w:r w:rsidR="00E72BCE" w:rsidRPr="00DA1076">
        <w:rPr>
          <w:sz w:val="22"/>
          <w:szCs w:val="22"/>
        </w:rPr>
        <w:t xml:space="preserve"> </w:t>
      </w:r>
      <w:r w:rsidR="00907832" w:rsidRPr="00DA1076">
        <w:rPr>
          <w:sz w:val="22"/>
          <w:szCs w:val="22"/>
        </w:rPr>
        <w:t xml:space="preserve">the concept of </w:t>
      </w:r>
      <w:r w:rsidR="00E72BCE" w:rsidRPr="00DA1076">
        <w:rPr>
          <w:sz w:val="22"/>
          <w:szCs w:val="22"/>
        </w:rPr>
        <w:t xml:space="preserve">atrial </w:t>
      </w:r>
      <w:r w:rsidR="00DD3C0D" w:rsidRPr="00DA1076">
        <w:rPr>
          <w:sz w:val="22"/>
          <w:szCs w:val="22"/>
        </w:rPr>
        <w:t xml:space="preserve">cardiomyopathy </w:t>
      </w:r>
      <w:r w:rsidR="00ED02DF">
        <w:rPr>
          <w:sz w:val="22"/>
          <w:szCs w:val="22"/>
        </w:rPr>
        <w:t xml:space="preserve">has evolved to </w:t>
      </w:r>
      <w:r w:rsidR="00D121EA" w:rsidRPr="00DA1076">
        <w:rPr>
          <w:sz w:val="22"/>
          <w:szCs w:val="22"/>
        </w:rPr>
        <w:t>define</w:t>
      </w:r>
      <w:r w:rsidR="00E72BCE" w:rsidRPr="00DA1076">
        <w:rPr>
          <w:sz w:val="22"/>
          <w:szCs w:val="22"/>
        </w:rPr>
        <w:t xml:space="preserve"> </w:t>
      </w:r>
      <w:r w:rsidR="00D121EA" w:rsidRPr="00DA1076">
        <w:rPr>
          <w:sz w:val="22"/>
          <w:szCs w:val="22"/>
        </w:rPr>
        <w:t>any complex of structural, architectural, contractile or electrophysiological changes affecting the atria with the potential to produce clinically-relevant manifestations</w:t>
      </w:r>
      <w:r w:rsidR="00E72BCE" w:rsidRPr="00DA1076">
        <w:rPr>
          <w:sz w:val="22"/>
          <w:szCs w:val="22"/>
        </w:rPr>
        <w:fldChar w:fldCharType="begin">
          <w:fldData xml:space="preserve">PEVuZE5vdGU+PENpdGU+PEF1dGhvcj5Hb2V0dGU8L0F1dGhvcj48WWVhcj4yMDE2PC9ZZWFyPjxS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</w:fldData>
        </w:fldChar>
      </w:r>
      <w:r w:rsidR="00EB4771">
        <w:rPr>
          <w:sz w:val="22"/>
          <w:szCs w:val="22"/>
        </w:rPr>
        <w:instrText xml:space="preserve"> ADDIN EN.CITE </w:instrText>
      </w:r>
      <w:r w:rsidR="00EB4771">
        <w:rPr>
          <w:sz w:val="22"/>
          <w:szCs w:val="22"/>
        </w:rPr>
        <w:fldChar w:fldCharType="begin">
          <w:fldData xml:space="preserve">PEVuZE5vdGU+PENpdGU+PEF1dGhvcj5Hb2V0dGU8L0F1dGhvcj48WWVhcj4yMDE2PC9ZZWFyPjxS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</w:fldData>
        </w:fldChar>
      </w:r>
      <w:r w:rsidR="00EB4771">
        <w:rPr>
          <w:sz w:val="22"/>
          <w:szCs w:val="22"/>
        </w:rPr>
        <w:instrText xml:space="preserve"> ADDIN EN.CITE.DATA </w:instrText>
      </w:r>
      <w:r w:rsidR="00EB4771">
        <w:rPr>
          <w:sz w:val="22"/>
          <w:szCs w:val="22"/>
        </w:rPr>
      </w:r>
      <w:r w:rsidR="00EB4771">
        <w:rPr>
          <w:sz w:val="22"/>
          <w:szCs w:val="22"/>
        </w:rPr>
        <w:fldChar w:fldCharType="end"/>
      </w:r>
      <w:r w:rsidR="00E72BCE" w:rsidRPr="00DA1076">
        <w:rPr>
          <w:sz w:val="22"/>
          <w:szCs w:val="22"/>
        </w:rPr>
      </w:r>
      <w:r w:rsidR="00E72BCE" w:rsidRPr="00DA1076">
        <w:rPr>
          <w:sz w:val="22"/>
          <w:szCs w:val="22"/>
        </w:rPr>
        <w:fldChar w:fldCharType="separate"/>
      </w:r>
      <w:r w:rsidR="00EB4771">
        <w:rPr>
          <w:noProof/>
          <w:sz w:val="22"/>
          <w:szCs w:val="22"/>
        </w:rPr>
        <w:t>[8]</w:t>
      </w:r>
      <w:r w:rsidR="00E72BCE" w:rsidRPr="00DA1076">
        <w:rPr>
          <w:sz w:val="22"/>
          <w:szCs w:val="22"/>
        </w:rPr>
        <w:fldChar w:fldCharType="end"/>
      </w:r>
      <w:r w:rsidR="00E72BCE" w:rsidRPr="00DA1076">
        <w:rPr>
          <w:sz w:val="22"/>
          <w:szCs w:val="22"/>
        </w:rPr>
        <w:t xml:space="preserve">, which might contribute to stroke risk independently of AF. </w:t>
      </w:r>
      <w:r w:rsidR="00907832" w:rsidRPr="00DA1076">
        <w:rPr>
          <w:sz w:val="22"/>
          <w:szCs w:val="22"/>
        </w:rPr>
        <w:t>Nonetheless, the mechanism</w:t>
      </w:r>
      <w:r w:rsidR="00E93E3A">
        <w:rPr>
          <w:sz w:val="22"/>
          <w:szCs w:val="22"/>
        </w:rPr>
        <w:t>(s)</w:t>
      </w:r>
      <w:r w:rsidR="00907832" w:rsidRPr="00DA1076">
        <w:rPr>
          <w:sz w:val="22"/>
          <w:szCs w:val="22"/>
        </w:rPr>
        <w:t xml:space="preserve"> </w:t>
      </w:r>
      <w:r w:rsidR="00E93E3A">
        <w:rPr>
          <w:sz w:val="22"/>
          <w:szCs w:val="22"/>
        </w:rPr>
        <w:t xml:space="preserve">linking </w:t>
      </w:r>
      <w:r w:rsidR="00907832" w:rsidRPr="00DA1076">
        <w:rPr>
          <w:sz w:val="22"/>
          <w:szCs w:val="22"/>
        </w:rPr>
        <w:t xml:space="preserve">atrial </w:t>
      </w:r>
      <w:r w:rsidR="00DD3C0D" w:rsidRPr="00DA1076">
        <w:rPr>
          <w:sz w:val="22"/>
          <w:szCs w:val="22"/>
        </w:rPr>
        <w:t xml:space="preserve">cardiopathy </w:t>
      </w:r>
      <w:r w:rsidR="00E93E3A">
        <w:rPr>
          <w:sz w:val="22"/>
          <w:szCs w:val="22"/>
        </w:rPr>
        <w:t>and</w:t>
      </w:r>
      <w:r w:rsidR="00907832" w:rsidRPr="00DA1076">
        <w:rPr>
          <w:sz w:val="22"/>
          <w:szCs w:val="22"/>
        </w:rPr>
        <w:t xml:space="preserve"> stroke risk is incompletely elucidated</w:t>
      </w:r>
      <w:r w:rsidR="00BF39C2" w:rsidRPr="00DA1076">
        <w:rPr>
          <w:sz w:val="22"/>
          <w:szCs w:val="22"/>
        </w:rPr>
        <w:t>.</w:t>
      </w:r>
    </w:p>
    <w:p w14:paraId="0D16B5C2" w14:textId="3B478B39" w:rsidR="00BF39C2" w:rsidRPr="00DA1076" w:rsidRDefault="00BF39C2" w:rsidP="00225AB7">
      <w:pPr>
        <w:spacing w:line="480" w:lineRule="auto"/>
        <w:rPr>
          <w:sz w:val="22"/>
          <w:szCs w:val="22"/>
        </w:rPr>
      </w:pPr>
    </w:p>
    <w:p w14:paraId="388B3447" w14:textId="1FF3C4C4" w:rsidR="00F64815" w:rsidRPr="00DA1076" w:rsidRDefault="003A1569" w:rsidP="00AF15BA">
      <w:pPr>
        <w:spacing w:line="480" w:lineRule="auto"/>
        <w:rPr>
          <w:sz w:val="22"/>
          <w:szCs w:val="22"/>
        </w:rPr>
      </w:pPr>
      <w:r w:rsidRPr="00DA1076">
        <w:rPr>
          <w:sz w:val="22"/>
          <w:szCs w:val="22"/>
        </w:rPr>
        <w:t xml:space="preserve">The clinical, electrocardiographic, echocardiographic variables and the biochemical markers associated with atrial </w:t>
      </w:r>
      <w:r w:rsidR="00DD3C0D" w:rsidRPr="00DA1076">
        <w:rPr>
          <w:sz w:val="22"/>
          <w:szCs w:val="22"/>
        </w:rPr>
        <w:t>cardiopathy</w:t>
      </w:r>
      <w:r w:rsidRPr="00DA1076">
        <w:rPr>
          <w:sz w:val="22"/>
          <w:szCs w:val="22"/>
        </w:rPr>
        <w:t xml:space="preserve"> </w:t>
      </w:r>
      <w:r w:rsidR="008F2654">
        <w:rPr>
          <w:sz w:val="22"/>
          <w:szCs w:val="22"/>
        </w:rPr>
        <w:t>have been i</w:t>
      </w:r>
      <w:r w:rsidRPr="00DA1076">
        <w:rPr>
          <w:sz w:val="22"/>
          <w:szCs w:val="22"/>
        </w:rPr>
        <w:t xml:space="preserve">dentified </w:t>
      </w:r>
      <w:r w:rsidR="00AB532B" w:rsidRPr="00DA1076">
        <w:rPr>
          <w:sz w:val="22"/>
          <w:szCs w:val="22"/>
        </w:rPr>
        <w:t xml:space="preserve">among </w:t>
      </w:r>
      <w:r w:rsidRPr="00DA1076">
        <w:rPr>
          <w:sz w:val="22"/>
          <w:szCs w:val="22"/>
        </w:rPr>
        <w:t xml:space="preserve">patients with ESUS </w:t>
      </w:r>
      <w:r w:rsidR="00AB532B" w:rsidRPr="00DA1076">
        <w:rPr>
          <w:sz w:val="22"/>
          <w:szCs w:val="22"/>
        </w:rPr>
        <w:fldChar w:fldCharType="begin">
          <w:fldData xml:space="preserve">PEVuZE5vdGU+PENpdGU+PEF1dGhvcj5BcmF1ejwvQXV0aG9yPjxZZWFyPjIwMTk8L1llYXI+PFJl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=
</w:fldData>
        </w:fldChar>
      </w:r>
      <w:r w:rsidR="00EB4771">
        <w:rPr>
          <w:sz w:val="22"/>
          <w:szCs w:val="22"/>
        </w:rPr>
        <w:instrText xml:space="preserve"> ADDIN EN.CITE </w:instrText>
      </w:r>
      <w:r w:rsidR="00EB4771">
        <w:rPr>
          <w:sz w:val="22"/>
          <w:szCs w:val="22"/>
        </w:rPr>
        <w:fldChar w:fldCharType="begin">
          <w:fldData xml:space="preserve">PEVuZE5vdGU+PENpdGU+PEF1dGhvcj5BcmF1ejwvQXV0aG9yPjxZZWFyPjIwMTk8L1llYXI+PFJl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=
</w:fldData>
        </w:fldChar>
      </w:r>
      <w:r w:rsidR="00EB4771">
        <w:rPr>
          <w:sz w:val="22"/>
          <w:szCs w:val="22"/>
        </w:rPr>
        <w:instrText xml:space="preserve"> ADDIN EN.CITE.DATA </w:instrText>
      </w:r>
      <w:r w:rsidR="00EB4771">
        <w:rPr>
          <w:sz w:val="22"/>
          <w:szCs w:val="22"/>
        </w:rPr>
      </w:r>
      <w:r w:rsidR="00EB4771">
        <w:rPr>
          <w:sz w:val="22"/>
          <w:szCs w:val="22"/>
        </w:rPr>
        <w:fldChar w:fldCharType="end"/>
      </w:r>
      <w:r w:rsidR="00AB532B" w:rsidRPr="00DA1076">
        <w:rPr>
          <w:sz w:val="22"/>
          <w:szCs w:val="22"/>
        </w:rPr>
      </w:r>
      <w:r w:rsidR="00AB532B" w:rsidRPr="00DA1076">
        <w:rPr>
          <w:sz w:val="22"/>
          <w:szCs w:val="22"/>
        </w:rPr>
        <w:fldChar w:fldCharType="separate"/>
      </w:r>
      <w:r w:rsidR="00EB4771">
        <w:rPr>
          <w:noProof/>
          <w:sz w:val="22"/>
          <w:szCs w:val="22"/>
        </w:rPr>
        <w:t>[9-13]</w:t>
      </w:r>
      <w:r w:rsidR="00AB532B" w:rsidRPr="00DA1076">
        <w:rPr>
          <w:sz w:val="22"/>
          <w:szCs w:val="22"/>
        </w:rPr>
        <w:fldChar w:fldCharType="end"/>
      </w:r>
      <w:r w:rsidR="00F64815" w:rsidRPr="00DA1076">
        <w:rPr>
          <w:sz w:val="22"/>
          <w:szCs w:val="22"/>
        </w:rPr>
        <w:t xml:space="preserve">, </w:t>
      </w:r>
      <w:r w:rsidR="00535469" w:rsidRPr="00DA1076">
        <w:rPr>
          <w:sz w:val="22"/>
          <w:szCs w:val="22"/>
        </w:rPr>
        <w:t>most of which reflected left atrial enlargement</w:t>
      </w:r>
      <w:r w:rsidR="00BA5C71">
        <w:rPr>
          <w:sz w:val="22"/>
          <w:szCs w:val="22"/>
        </w:rPr>
        <w:t xml:space="preserve">, although </w:t>
      </w:r>
      <w:r w:rsidR="00B77479">
        <w:rPr>
          <w:sz w:val="22"/>
          <w:szCs w:val="22"/>
        </w:rPr>
        <w:t>L</w:t>
      </w:r>
      <w:r w:rsidR="009C6320">
        <w:rPr>
          <w:sz w:val="22"/>
          <w:szCs w:val="22"/>
        </w:rPr>
        <w:t xml:space="preserve">A </w:t>
      </w:r>
      <w:r w:rsidR="00BF309B">
        <w:rPr>
          <w:sz w:val="22"/>
          <w:szCs w:val="22"/>
        </w:rPr>
        <w:t xml:space="preserve">fibrosis and </w:t>
      </w:r>
      <w:r w:rsidR="009C6320">
        <w:rPr>
          <w:sz w:val="22"/>
          <w:szCs w:val="22"/>
        </w:rPr>
        <w:t xml:space="preserve">dysfunction </w:t>
      </w:r>
      <w:r w:rsidR="00563229">
        <w:rPr>
          <w:sz w:val="22"/>
          <w:szCs w:val="22"/>
        </w:rPr>
        <w:t xml:space="preserve">were also noted </w:t>
      </w:r>
      <w:r w:rsidR="00856D6D">
        <w:rPr>
          <w:sz w:val="22"/>
          <w:szCs w:val="22"/>
        </w:rPr>
        <w:t>as its features</w:t>
      </w:r>
      <w:r w:rsidR="008F2654">
        <w:rPr>
          <w:sz w:val="22"/>
          <w:szCs w:val="22"/>
        </w:rPr>
        <w:t xml:space="preserve">.  </w:t>
      </w:r>
      <w:r w:rsidR="001B665F">
        <w:rPr>
          <w:sz w:val="22"/>
          <w:szCs w:val="22"/>
        </w:rPr>
        <w:t>Various s</w:t>
      </w:r>
      <w:r w:rsidR="00754F18" w:rsidRPr="00DA1076">
        <w:rPr>
          <w:sz w:val="22"/>
          <w:szCs w:val="22"/>
        </w:rPr>
        <w:t xml:space="preserve">tudies in patients with continuous monitoring of atrial rhythm </w:t>
      </w:r>
      <w:r w:rsidR="00DB0CB1">
        <w:rPr>
          <w:sz w:val="22"/>
          <w:szCs w:val="22"/>
        </w:rPr>
        <w:t xml:space="preserve">also </w:t>
      </w:r>
      <w:r w:rsidR="00464317" w:rsidRPr="00DA1076">
        <w:rPr>
          <w:sz w:val="22"/>
          <w:szCs w:val="22"/>
        </w:rPr>
        <w:t>confirmed that atrial high-rate episodes</w:t>
      </w:r>
      <w:r w:rsidR="009F417C" w:rsidRPr="00DA1076">
        <w:rPr>
          <w:sz w:val="22"/>
          <w:szCs w:val="22"/>
        </w:rPr>
        <w:t xml:space="preserve">, atrial tachycardia, </w:t>
      </w:r>
      <w:r w:rsidR="00487000" w:rsidRPr="00DA1076">
        <w:rPr>
          <w:sz w:val="22"/>
          <w:szCs w:val="22"/>
        </w:rPr>
        <w:t xml:space="preserve">and </w:t>
      </w:r>
      <w:r w:rsidR="009F417C" w:rsidRPr="00DA1076">
        <w:rPr>
          <w:sz w:val="22"/>
          <w:szCs w:val="22"/>
        </w:rPr>
        <w:t>subclinical atrial fibrillation</w:t>
      </w:r>
      <w:r w:rsidR="00464317" w:rsidRPr="00DA1076">
        <w:rPr>
          <w:sz w:val="22"/>
          <w:szCs w:val="22"/>
        </w:rPr>
        <w:t xml:space="preserve"> were associated with stroke risk.</w:t>
      </w:r>
      <w:r w:rsidR="00464317" w:rsidRPr="00DA1076">
        <w:rPr>
          <w:sz w:val="22"/>
          <w:szCs w:val="22"/>
        </w:rPr>
        <w:fldChar w:fldCharType="begin">
          <w:fldData xml:space="preserve">PEVuZE5vdGU+PENpdGU+PEF1dGhvcj5aaWVnbGVyPC9BdXRob3I+PFllYXI+MjAxMjwvWWVhcj48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</w:fldData>
        </w:fldChar>
      </w:r>
      <w:r w:rsidR="009D417C">
        <w:rPr>
          <w:sz w:val="22"/>
          <w:szCs w:val="22"/>
        </w:rPr>
        <w:instrText xml:space="preserve"> ADDIN EN.CITE </w:instrText>
      </w:r>
      <w:r w:rsidR="009D417C">
        <w:rPr>
          <w:sz w:val="22"/>
          <w:szCs w:val="22"/>
        </w:rPr>
        <w:fldChar w:fldCharType="begin">
          <w:fldData xml:space="preserve">PEVuZE5vdGU+PENpdGU+PEF1dGhvcj5aaWVnbGVyPC9BdXRob3I+PFllYXI+MjAxMjwvWWVhcj48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</w:fldData>
        </w:fldChar>
      </w:r>
      <w:r w:rsidR="009D417C">
        <w:rPr>
          <w:sz w:val="22"/>
          <w:szCs w:val="22"/>
        </w:rPr>
        <w:instrText xml:space="preserve"> ADDIN EN.CITE.DATA </w:instrText>
      </w:r>
      <w:r w:rsidR="009D417C">
        <w:rPr>
          <w:sz w:val="22"/>
          <w:szCs w:val="22"/>
        </w:rPr>
      </w:r>
      <w:r w:rsidR="009D417C">
        <w:rPr>
          <w:sz w:val="22"/>
          <w:szCs w:val="22"/>
        </w:rPr>
        <w:fldChar w:fldCharType="end"/>
      </w:r>
      <w:r w:rsidR="00464317" w:rsidRPr="00DA1076">
        <w:rPr>
          <w:sz w:val="22"/>
          <w:szCs w:val="22"/>
        </w:rPr>
      </w:r>
      <w:r w:rsidR="00464317" w:rsidRPr="00DA1076">
        <w:rPr>
          <w:sz w:val="22"/>
          <w:szCs w:val="22"/>
        </w:rPr>
        <w:fldChar w:fldCharType="separate"/>
      </w:r>
      <w:r w:rsidR="009D417C">
        <w:rPr>
          <w:noProof/>
          <w:sz w:val="22"/>
          <w:szCs w:val="22"/>
        </w:rPr>
        <w:t>[14-16]</w:t>
      </w:r>
      <w:r w:rsidR="00464317" w:rsidRPr="00DA1076">
        <w:rPr>
          <w:sz w:val="22"/>
          <w:szCs w:val="22"/>
        </w:rPr>
        <w:fldChar w:fldCharType="end"/>
      </w:r>
      <w:r w:rsidR="00DC4250" w:rsidRPr="00DA1076">
        <w:rPr>
          <w:sz w:val="22"/>
          <w:szCs w:val="22"/>
        </w:rPr>
        <w:t xml:space="preserve"> </w:t>
      </w:r>
      <w:r w:rsidR="00A22442">
        <w:rPr>
          <w:sz w:val="22"/>
          <w:szCs w:val="22"/>
        </w:rPr>
        <w:t xml:space="preserve">In fact, the anatomical and physiological </w:t>
      </w:r>
      <w:r w:rsidR="00203F44">
        <w:rPr>
          <w:sz w:val="22"/>
          <w:szCs w:val="22"/>
        </w:rPr>
        <w:t>remodeling</w:t>
      </w:r>
      <w:r w:rsidR="00A22442">
        <w:rPr>
          <w:sz w:val="22"/>
          <w:szCs w:val="22"/>
        </w:rPr>
        <w:t xml:space="preserve"> of </w:t>
      </w:r>
      <w:r w:rsidR="005C36DA">
        <w:rPr>
          <w:sz w:val="22"/>
          <w:szCs w:val="22"/>
        </w:rPr>
        <w:t xml:space="preserve">atrial tissue may be the substrate for the thromboembolism </w:t>
      </w:r>
      <w:r w:rsidR="00077FED">
        <w:rPr>
          <w:sz w:val="22"/>
          <w:szCs w:val="22"/>
        </w:rPr>
        <w:t>associated with stroke</w:t>
      </w:r>
      <w:r w:rsidR="00683038">
        <w:rPr>
          <w:sz w:val="22"/>
          <w:szCs w:val="22"/>
        </w:rPr>
        <w:fldChar w:fldCharType="begin"/>
      </w:r>
      <w:r w:rsidR="009D417C">
        <w:rPr>
          <w:sz w:val="22"/>
          <w:szCs w:val="22"/>
        </w:rPr>
        <w:instrText xml:space="preserve"> ADDIN EN.CITE &lt;EndNote&gt;&lt;Cite&gt;&lt;Author&gt;Kamel&lt;/Author&gt;&lt;Year&gt;2015&lt;/Year&gt;&lt;RecNum&gt;0&lt;/RecNum&gt;&lt;IDText&gt;Atrial cardiopathy: a broadened concept of left atrial thromboembolism beyond atrial fibrillation&lt;/IDText&gt;&lt;DisplayText&gt;[17]&lt;/DisplayText&gt;&lt;record&gt;&lt;dates&gt;&lt;pub-dates&gt;&lt;date&gt;May&lt;/date&gt;&lt;/pub-dates&gt;&lt;year&gt;2015&lt;/year&gt;&lt;/dates&gt;&lt;keywords&gt;&lt;keyword&gt;Animals&lt;/keyword&gt;&lt;keyword&gt;Anticoagulants&lt;/keyword&gt;&lt;keyword&gt;Atrial Fibrillation&lt;/keyword&gt;&lt;keyword&gt;Heart Atria&lt;/keyword&gt;&lt;keyword&gt;Humans&lt;/keyword&gt;&lt;keyword&gt;Risk Factors&lt;/keyword&gt;&lt;keyword&gt;Thromboembolism&lt;/keyword&gt;&lt;keyword&gt;arrhythmia&lt;/keyword&gt;&lt;keyword&gt;atrial abnormality&lt;/keyword&gt;&lt;keyword&gt;atrial cardiopathy&lt;/keyword&gt;&lt;keyword&gt;atrial fibrillation&lt;/keyword&gt;&lt;keyword&gt;atrial substrate&lt;/keyword&gt;&lt;keyword&gt;cardiac embolism&lt;/keyword&gt;&lt;keyword&gt;cerebrovascular disease&lt;/keyword&gt;&lt;keyword&gt;embolic stroke&lt;/keyword&gt;&lt;keyword&gt;stroke&lt;/keyword&gt;&lt;/keywords&gt;&lt;urls&gt;&lt;related-urls&gt;&lt;url&gt;https://www.ncbi.nlm.nih.gov/pubmed/26021638&lt;/url&gt;&lt;/related-urls&gt;&lt;/urls&gt;&lt;isbn&gt;1744-8298&lt;/isbn&gt;&lt;custom2&gt;PMC4868349&lt;/custom2&gt;&lt;titles&gt;&lt;title&gt;Atrial cardiopathy: a broadened concept of left atrial thromboembolism beyond atrial fibrillation&lt;/title&gt;&lt;secondary-title&gt;Future Cardiol&lt;/secondary-title&gt;&lt;/titles&gt;&lt;pages&gt;323-31&lt;/pages&gt;&lt;number&gt;3&lt;/number&gt;&lt;contributors&gt;&lt;authors&gt;&lt;author&gt;Kamel, H.&lt;/author&gt;&lt;author&gt;Okin, P. M.&lt;/author&gt;&lt;author&gt;Longstreth, W. T.&lt;/author&gt;&lt;author&gt;Elkind, M. S.&lt;/author&gt;&lt;author&gt;Soliman, E. Z.&lt;/author&gt;&lt;/authors&gt;&lt;/contributors&gt;&lt;language&gt;eng&lt;/language&gt;&lt;added-date format="utc"&gt;1605360123&lt;/added-date&gt;&lt;ref-type name="Journal Article"&gt;17&lt;/ref-type&gt;&lt;rec-number&gt;12718&lt;/rec-number&gt;&lt;last-updated-date format="utc"&gt;1605360123&lt;/last-updated-date&gt;&lt;accession-num&gt;26021638&lt;/accession-num&gt;&lt;electronic-resource-num&gt;10.2217/fca.15.22&lt;/electronic-resource-num&gt;&lt;volume&gt;11&lt;/volume&gt;&lt;/record&gt;&lt;/Cite&gt;&lt;/EndNote&gt;</w:instrText>
      </w:r>
      <w:r w:rsidR="00683038">
        <w:rPr>
          <w:sz w:val="22"/>
          <w:szCs w:val="22"/>
        </w:rPr>
        <w:fldChar w:fldCharType="separate"/>
      </w:r>
      <w:r w:rsidR="009D417C">
        <w:rPr>
          <w:noProof/>
          <w:sz w:val="22"/>
          <w:szCs w:val="22"/>
        </w:rPr>
        <w:t>[17]</w:t>
      </w:r>
      <w:r w:rsidR="00683038">
        <w:rPr>
          <w:sz w:val="22"/>
          <w:szCs w:val="22"/>
        </w:rPr>
        <w:fldChar w:fldCharType="end"/>
      </w:r>
      <w:r w:rsidR="00077FED">
        <w:rPr>
          <w:sz w:val="22"/>
          <w:szCs w:val="22"/>
        </w:rPr>
        <w:t xml:space="preserve">. </w:t>
      </w:r>
      <w:r w:rsidR="0086299F">
        <w:rPr>
          <w:sz w:val="22"/>
          <w:szCs w:val="22"/>
        </w:rPr>
        <w:t xml:space="preserve"> </w:t>
      </w:r>
      <w:r w:rsidR="0086299F">
        <w:rPr>
          <w:sz w:val="22"/>
          <w:szCs w:val="22"/>
        </w:rPr>
        <w:t>Of note</w:t>
      </w:r>
      <w:r w:rsidR="0086299F" w:rsidRPr="00DA1076">
        <w:rPr>
          <w:sz w:val="22"/>
          <w:szCs w:val="22"/>
        </w:rPr>
        <w:t xml:space="preserve">, there are other less pathogenic reasons for atrial cardiomyopathy, e.g. atrial amyloidosis, hereditary muscular dystrophies, gene mutations, genetic repolarization disturbances, drugs, myocarditis, etc. </w:t>
      </w:r>
      <w:r w:rsidR="0086299F">
        <w:rPr>
          <w:sz w:val="22"/>
          <w:szCs w:val="22"/>
        </w:rPr>
        <w:t xml:space="preserve"> </w:t>
      </w:r>
      <w:r w:rsidR="009D417C">
        <w:rPr>
          <w:sz w:val="22"/>
          <w:szCs w:val="22"/>
        </w:rPr>
        <w:t>Indeed, assessment of (atrial) substrate is also recommended as part of the overall characterization of conditions that lead to a high risk of stroke, such AF</w:t>
      </w:r>
      <w:r w:rsidR="009D417C">
        <w:rPr>
          <w:sz w:val="22"/>
          <w:szCs w:val="22"/>
        </w:rPr>
        <w:fldChar w:fldCharType="begin">
          <w:fldData xml:space="preserve">PEVuZE5vdGU+PENpdGU+PEF1dGhvcj5Qb3RwYXJhPC9BdXRob3I+PFllYXI+MjAyMDwvWWVhcj48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</w:fldData>
        </w:fldChar>
      </w:r>
      <w:r w:rsidR="009D417C">
        <w:rPr>
          <w:sz w:val="22"/>
          <w:szCs w:val="22"/>
        </w:rPr>
        <w:instrText xml:space="preserve"> ADDIN EN.CITE </w:instrText>
      </w:r>
      <w:r w:rsidR="009D417C">
        <w:rPr>
          <w:sz w:val="22"/>
          <w:szCs w:val="22"/>
        </w:rPr>
        <w:fldChar w:fldCharType="begin">
          <w:fldData xml:space="preserve">PEVuZE5vdGU+PENpdGU+PEF1dGhvcj5Qb3RwYXJhPC9BdXRob3I+PFllYXI+MjAyMDwvWWVhcj48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</w:fldData>
        </w:fldChar>
      </w:r>
      <w:r w:rsidR="009D417C">
        <w:rPr>
          <w:sz w:val="22"/>
          <w:szCs w:val="22"/>
        </w:rPr>
        <w:instrText xml:space="preserve"> ADDIN EN.CITE.DATA </w:instrText>
      </w:r>
      <w:r w:rsidR="009D417C">
        <w:rPr>
          <w:sz w:val="22"/>
          <w:szCs w:val="22"/>
        </w:rPr>
      </w:r>
      <w:r w:rsidR="009D417C">
        <w:rPr>
          <w:sz w:val="22"/>
          <w:szCs w:val="22"/>
        </w:rPr>
        <w:fldChar w:fldCharType="end"/>
      </w:r>
      <w:r w:rsidR="009D417C">
        <w:rPr>
          <w:sz w:val="22"/>
          <w:szCs w:val="22"/>
        </w:rPr>
      </w:r>
      <w:r w:rsidR="009D417C">
        <w:rPr>
          <w:sz w:val="22"/>
          <w:szCs w:val="22"/>
        </w:rPr>
        <w:fldChar w:fldCharType="separate"/>
      </w:r>
      <w:r w:rsidR="009D417C">
        <w:rPr>
          <w:noProof/>
          <w:sz w:val="22"/>
          <w:szCs w:val="22"/>
        </w:rPr>
        <w:t>[18]</w:t>
      </w:r>
      <w:r w:rsidR="009D417C">
        <w:rPr>
          <w:sz w:val="22"/>
          <w:szCs w:val="22"/>
        </w:rPr>
        <w:fldChar w:fldCharType="end"/>
      </w:r>
      <w:r w:rsidR="009D417C">
        <w:rPr>
          <w:sz w:val="22"/>
          <w:szCs w:val="22"/>
        </w:rPr>
        <w:t>.  While it</w:t>
      </w:r>
      <w:r w:rsidR="009F417C" w:rsidRPr="00DA1076">
        <w:rPr>
          <w:sz w:val="22"/>
          <w:szCs w:val="22"/>
        </w:rPr>
        <w:t xml:space="preserve"> assumed that those patients could possibly benefit from anticoagulant treatment</w:t>
      </w:r>
      <w:r w:rsidR="009D417C">
        <w:rPr>
          <w:sz w:val="22"/>
          <w:szCs w:val="22"/>
        </w:rPr>
        <w:t xml:space="preserve">, one </w:t>
      </w:r>
      <w:r w:rsidR="00487000" w:rsidRPr="00DA1076">
        <w:rPr>
          <w:sz w:val="22"/>
          <w:szCs w:val="22"/>
        </w:rPr>
        <w:t xml:space="preserve">ongoing </w:t>
      </w:r>
      <w:r w:rsidR="009D417C">
        <w:rPr>
          <w:sz w:val="22"/>
          <w:szCs w:val="22"/>
        </w:rPr>
        <w:t>clinica</w:t>
      </w:r>
      <w:r w:rsidR="005C1272">
        <w:rPr>
          <w:sz w:val="22"/>
          <w:szCs w:val="22"/>
        </w:rPr>
        <w:t xml:space="preserve">l </w:t>
      </w:r>
      <w:r w:rsidR="00487000" w:rsidRPr="00DA1076">
        <w:rPr>
          <w:sz w:val="22"/>
          <w:szCs w:val="22"/>
        </w:rPr>
        <w:t>trial will address the issue.</w:t>
      </w:r>
      <w:r w:rsidR="00487000" w:rsidRPr="00DA1076">
        <w:rPr>
          <w:sz w:val="22"/>
          <w:szCs w:val="22"/>
        </w:rPr>
        <w:fldChar w:fldCharType="begin">
          <w:fldData xml:space="preserve">PEVuZE5vdGU+PENpdGU+PEF1dGhvcj5LYW1lbDwvQXV0aG9yPjxZZWFyPjIwMTk8L1llYXI+PFJl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=
</w:fldData>
        </w:fldChar>
      </w:r>
      <w:r w:rsidR="006678AF">
        <w:rPr>
          <w:sz w:val="22"/>
          <w:szCs w:val="22"/>
        </w:rPr>
        <w:instrText xml:space="preserve"> ADDIN EN.CITE </w:instrText>
      </w:r>
      <w:r w:rsidR="006678AF">
        <w:rPr>
          <w:sz w:val="22"/>
          <w:szCs w:val="22"/>
        </w:rPr>
        <w:fldChar w:fldCharType="begin">
          <w:fldData xml:space="preserve">PEVuZE5vdGU+PENpdGU+PEF1dGhvcj5LYW1lbDwvQXV0aG9yPjxZZWFyPjIwMTk8L1llYXI+PFJl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=
</w:fldData>
        </w:fldChar>
      </w:r>
      <w:r w:rsidR="006678AF">
        <w:rPr>
          <w:sz w:val="22"/>
          <w:szCs w:val="22"/>
        </w:rPr>
        <w:instrText xml:space="preserve"> ADDIN EN.CITE.DATA </w:instrText>
      </w:r>
      <w:r w:rsidR="006678AF">
        <w:rPr>
          <w:sz w:val="22"/>
          <w:szCs w:val="22"/>
        </w:rPr>
      </w:r>
      <w:r w:rsidR="006678AF">
        <w:rPr>
          <w:sz w:val="22"/>
          <w:szCs w:val="22"/>
        </w:rPr>
        <w:fldChar w:fldCharType="end"/>
      </w:r>
      <w:r w:rsidR="00487000" w:rsidRPr="00DA1076">
        <w:rPr>
          <w:sz w:val="22"/>
          <w:szCs w:val="22"/>
        </w:rPr>
      </w:r>
      <w:r w:rsidR="00487000" w:rsidRPr="00DA1076">
        <w:rPr>
          <w:sz w:val="22"/>
          <w:szCs w:val="22"/>
        </w:rPr>
        <w:fldChar w:fldCharType="separate"/>
      </w:r>
      <w:r w:rsidR="006678AF">
        <w:rPr>
          <w:noProof/>
          <w:sz w:val="22"/>
          <w:szCs w:val="22"/>
        </w:rPr>
        <w:t>[19]</w:t>
      </w:r>
      <w:r w:rsidR="00487000" w:rsidRPr="00DA1076">
        <w:rPr>
          <w:sz w:val="22"/>
          <w:szCs w:val="22"/>
        </w:rPr>
        <w:fldChar w:fldCharType="end"/>
      </w:r>
    </w:p>
    <w:p w14:paraId="7DAA4E23" w14:textId="6948C728" w:rsidR="003A1569" w:rsidRPr="00DA1076" w:rsidRDefault="003A1569" w:rsidP="00225AB7">
      <w:pPr>
        <w:spacing w:line="480" w:lineRule="auto"/>
        <w:rPr>
          <w:sz w:val="22"/>
          <w:szCs w:val="22"/>
        </w:rPr>
      </w:pPr>
    </w:p>
    <w:p w14:paraId="593F9452" w14:textId="7D1961E9" w:rsidR="00B5409B" w:rsidRPr="00DA1076" w:rsidRDefault="009B7B24" w:rsidP="00225AB7">
      <w:pPr>
        <w:spacing w:line="480" w:lineRule="auto"/>
        <w:rPr>
          <w:sz w:val="22"/>
          <w:szCs w:val="22"/>
        </w:rPr>
      </w:pPr>
      <w:r w:rsidRPr="00DA1076">
        <w:rPr>
          <w:sz w:val="22"/>
          <w:szCs w:val="22"/>
        </w:rPr>
        <w:t xml:space="preserve">Stroke related to </w:t>
      </w:r>
      <w:r w:rsidR="00C3487D" w:rsidRPr="00AF15BA">
        <w:rPr>
          <w:sz w:val="22"/>
          <w:szCs w:val="22"/>
        </w:rPr>
        <w:t>Patent Foramen Ovale (PFO)</w:t>
      </w:r>
      <w:r w:rsidR="00C3487D">
        <w:rPr>
          <w:sz w:val="22"/>
          <w:szCs w:val="22"/>
        </w:rPr>
        <w:t xml:space="preserve"> </w:t>
      </w:r>
      <w:r w:rsidR="00480AF4" w:rsidRPr="00DA1076">
        <w:rPr>
          <w:sz w:val="22"/>
          <w:szCs w:val="22"/>
        </w:rPr>
        <w:t xml:space="preserve">was </w:t>
      </w:r>
      <w:r w:rsidRPr="00DA1076">
        <w:rPr>
          <w:sz w:val="22"/>
          <w:szCs w:val="22"/>
        </w:rPr>
        <w:t xml:space="preserve">primarily thought to be a consequence of </w:t>
      </w:r>
      <w:r w:rsidRPr="00DA1076">
        <w:rPr>
          <w:sz w:val="22"/>
          <w:szCs w:val="22"/>
        </w:rPr>
        <w:lastRenderedPageBreak/>
        <w:t>paradoxical embolism originating as venous thrombus</w:t>
      </w:r>
      <w:r w:rsidR="00480AF4" w:rsidRPr="00DA1076">
        <w:rPr>
          <w:sz w:val="22"/>
          <w:szCs w:val="22"/>
        </w:rPr>
        <w:t xml:space="preserve"> in 1988 year</w:t>
      </w:r>
      <w:r w:rsidR="00284E6D" w:rsidRPr="00DA1076">
        <w:rPr>
          <w:sz w:val="22"/>
          <w:szCs w:val="22"/>
        </w:rPr>
        <w:t>.</w:t>
      </w:r>
      <w:r w:rsidR="00480AF4" w:rsidRPr="00DA1076">
        <w:rPr>
          <w:sz w:val="22"/>
          <w:szCs w:val="22"/>
        </w:rPr>
        <w:fldChar w:fldCharType="begin"/>
      </w:r>
      <w:r w:rsidR="006678AF">
        <w:rPr>
          <w:sz w:val="22"/>
          <w:szCs w:val="22"/>
        </w:rPr>
        <w:instrText xml:space="preserve"> ADDIN EN.CITE &lt;EndNote&gt;&lt;Cite&gt;&lt;Author&gt;Lechat&lt;/Author&gt;&lt;Year&gt;1988&lt;/Year&gt;&lt;RecNum&gt;184&lt;/RecNum&gt;&lt;DisplayText&gt;[20]&lt;/DisplayText&gt;&lt;record&gt;&lt;rec-number&gt;184&lt;/rec-number&gt;&lt;foreign-keys&gt;&lt;key app="EN" db-id="fewdzsd2neradse9rs9xr220zf2z9szzs0dp" timestamp="1604903338" guid="f711eff3-cd1d-4d01-9627-e9a4f542e7b0"&gt;184&lt;/key&gt;&lt;/foreign-keys&gt;&lt;ref-type name="Journal Article"&gt;17&lt;/ref-type&gt;&lt;contributors&gt;&lt;authors&gt;&lt;author&gt;Lechat, P.&lt;/author&gt;&lt;author&gt;Mas, J. L.&lt;/author&gt;&lt;author&gt;Lascault, G.&lt;/author&gt;&lt;author&gt;Loron, P.&lt;/author&gt;&lt;author&gt;Theard, M.&lt;/author&gt;&lt;author&gt;Klimczac, M.&lt;/author&gt;&lt;author&gt;Drobinski, G.&lt;/author&gt;&lt;author&gt;Thomas, D.&lt;/author&gt;&lt;author&gt;Grosgogeat, Y.&lt;/author&gt;&lt;/authors&gt;&lt;/contributors&gt;&lt;auth-address&gt;Service de Cardiologie, Clinique des Maladies du Système Nerveux Hôpital Pitié-Salpétrière, Paris, France.&lt;/auth-address&gt;&lt;titles&gt;&lt;title&gt;Prevalence of patent foramen ovale in patients with stroke&lt;/title&gt;&lt;secondary-title&gt;N Engl J Med&lt;/secondary-title&gt;&lt;/titles&gt;&lt;periodical&gt;&lt;full-title&gt;N Engl J Med&lt;/full-title&gt;&lt;/periodical&gt;&lt;pages&gt;1148-52&lt;/pages&gt;&lt;volume&gt;318&lt;/volume&gt;&lt;number&gt;18&lt;/number&gt;&lt;edition&gt;1988/05/05&lt;/edition&gt;&lt;keywords&gt;&lt;keyword&gt;Adult&lt;/keyword&gt;&lt;keyword&gt;Brain Ischemia/etiology&lt;/keyword&gt;&lt;keyword&gt;Cerebrovascular Disorders/*etiology&lt;/keyword&gt;&lt;keyword&gt;Echocardiography&lt;/keyword&gt;&lt;keyword&gt;Female&lt;/keyword&gt;&lt;keyword&gt;Heart Septal Defects, Atrial/*complications/diagnosis&lt;/keyword&gt;&lt;keyword&gt;Humans&lt;/keyword&gt;&lt;keyword&gt;Male&lt;/keyword&gt;&lt;keyword&gt;Mitral Valve Prolapse/complications&lt;/keyword&gt;&lt;/keywords&gt;&lt;dates&gt;&lt;year&gt;1988&lt;/year&gt;&lt;pub-dates&gt;&lt;date&gt;May 5&lt;/date&gt;&lt;/pub-dates&gt;&lt;/dates&gt;&lt;isbn&gt;0028-4793 (Print)&amp;#xD;0028-4793&lt;/isbn&gt;&lt;accession-num&gt;3362165&lt;/accession-num&gt;&lt;urls&gt;&lt;/urls&gt;&lt;electronic-resource-num&gt;10.1056/nejm198805053181802&lt;/electronic-resource-num&gt;&lt;remote-database-provider&gt;NLM&lt;/remote-database-provider&gt;&lt;language&gt;eng&lt;/language&gt;&lt;/record&gt;&lt;/Cite&gt;&lt;/EndNote&gt;</w:instrText>
      </w:r>
      <w:r w:rsidR="00480AF4" w:rsidRPr="00DA1076">
        <w:rPr>
          <w:sz w:val="22"/>
          <w:szCs w:val="22"/>
        </w:rPr>
        <w:fldChar w:fldCharType="separate"/>
      </w:r>
      <w:r w:rsidR="006678AF">
        <w:rPr>
          <w:noProof/>
          <w:sz w:val="22"/>
          <w:szCs w:val="22"/>
        </w:rPr>
        <w:t>[20]</w:t>
      </w:r>
      <w:r w:rsidR="00480AF4" w:rsidRPr="00DA1076">
        <w:rPr>
          <w:sz w:val="22"/>
          <w:szCs w:val="22"/>
        </w:rPr>
        <w:fldChar w:fldCharType="end"/>
      </w:r>
      <w:r w:rsidR="00480AF4" w:rsidRPr="00DA1076">
        <w:rPr>
          <w:sz w:val="22"/>
          <w:szCs w:val="22"/>
        </w:rPr>
        <w:t xml:space="preserve"> Subsequent studies showed that </w:t>
      </w:r>
      <w:r w:rsidR="008A7417">
        <w:rPr>
          <w:sz w:val="22"/>
          <w:szCs w:val="22"/>
        </w:rPr>
        <w:t xml:space="preserve">there was a high prevalence of </w:t>
      </w:r>
      <w:r w:rsidR="00480AF4" w:rsidRPr="00DA1076">
        <w:rPr>
          <w:sz w:val="22"/>
          <w:szCs w:val="22"/>
        </w:rPr>
        <w:t xml:space="preserve">PFO </w:t>
      </w:r>
      <w:r w:rsidR="00BD13D9" w:rsidRPr="00DA1076">
        <w:rPr>
          <w:sz w:val="22"/>
          <w:szCs w:val="22"/>
        </w:rPr>
        <w:t>was in</w:t>
      </w:r>
      <w:r w:rsidR="00480AF4" w:rsidRPr="00DA1076">
        <w:rPr>
          <w:sz w:val="22"/>
          <w:szCs w:val="22"/>
        </w:rPr>
        <w:t xml:space="preserve"> patients with ESUS</w:t>
      </w:r>
      <w:r w:rsidR="008A7417">
        <w:rPr>
          <w:sz w:val="22"/>
          <w:szCs w:val="22"/>
        </w:rPr>
        <w:t xml:space="preserve">, although </w:t>
      </w:r>
      <w:r w:rsidR="00BD13D9" w:rsidRPr="00DA1076">
        <w:rPr>
          <w:sz w:val="22"/>
          <w:szCs w:val="22"/>
        </w:rPr>
        <w:t xml:space="preserve">at least one third of PFOs discovered </w:t>
      </w:r>
      <w:r w:rsidR="00495425" w:rsidRPr="00DA1076">
        <w:rPr>
          <w:sz w:val="22"/>
          <w:szCs w:val="22"/>
        </w:rPr>
        <w:t>were</w:t>
      </w:r>
      <w:r w:rsidR="00BD13D9" w:rsidRPr="00DA1076">
        <w:rPr>
          <w:sz w:val="22"/>
          <w:szCs w:val="22"/>
        </w:rPr>
        <w:t xml:space="preserve"> likely to be incidental.</w:t>
      </w:r>
      <w:r w:rsidR="00BD13D9" w:rsidRPr="00DA1076">
        <w:rPr>
          <w:sz w:val="22"/>
          <w:szCs w:val="22"/>
        </w:rPr>
        <w:fldChar w:fldCharType="begin"/>
      </w:r>
      <w:r w:rsidR="006678AF">
        <w:rPr>
          <w:sz w:val="22"/>
          <w:szCs w:val="22"/>
        </w:rPr>
        <w:instrText xml:space="preserve"> ADDIN EN.CITE &lt;EndNote&gt;&lt;Cite&gt;&lt;Author&gt;Alsheikh-Ali&lt;/Author&gt;&lt;Year&gt;2009&lt;/Year&gt;&lt;RecNum&gt;185&lt;/RecNum&gt;&lt;DisplayText&gt;[21]&lt;/DisplayText&gt;&lt;record&gt;&lt;rec-number&gt;185&lt;/rec-number&gt;&lt;foreign-keys&gt;&lt;key app="EN" db-id="fewdzsd2neradse9rs9xr220zf2z9szzs0dp" timestamp="1604904269" guid="95eacb54-8b9f-41ee-99e7-c0aec8c313af"&gt;185&lt;/key&gt;&lt;/foreign-keys&gt;&lt;ref-type name="Journal Article"&gt;17&lt;/ref-type&gt;&lt;contributors&gt;&lt;authors&gt;&lt;author&gt;Alsheikh-Ali, A. A.&lt;/author&gt;&lt;author&gt;Thaler, D. E.&lt;/author&gt;&lt;author&gt;Kent, D. M.&lt;/author&gt;&lt;/authors&gt;&lt;/contributors&gt;&lt;auth-address&gt;Institute for Clinical Research and Health Policy Studies, Division of Cardiology, Department of Medicine, Tufts Medical Center, Tufts University School of Medicine, Boston, MA 02111, USA.&lt;/auth-address&gt;&lt;titles&gt;&lt;title&gt;Patent foramen ovale in cryptogenic stroke: incidental or pathogenic?&lt;/title&gt;&lt;secondary-title&gt;Stroke&lt;/secondary-title&gt;&lt;/titles&gt;&lt;periodical&gt;&lt;full-title&gt;Stroke&lt;/full-title&gt;&lt;/periodical&gt;&lt;pages&gt;2349-55&lt;/pages&gt;&lt;volume&gt;40&lt;/volume&gt;&lt;number&gt;7&lt;/number&gt;&lt;edition&gt;2009/05/16&lt;/edition&gt;&lt;keywords&gt;&lt;keyword&gt;Age Factors&lt;/keyword&gt;&lt;keyword&gt;Bayes Theorem&lt;/keyword&gt;&lt;keyword&gt;Case-Control Studies&lt;/keyword&gt;&lt;keyword&gt;Foramen Ovale, Patent/*complications&lt;/keyword&gt;&lt;keyword&gt;Humans&lt;/keyword&gt;&lt;keyword&gt;Incidental Findings&lt;/keyword&gt;&lt;keyword&gt;Middle Aged&lt;/keyword&gt;&lt;keyword&gt;Risk Factors&lt;/keyword&gt;&lt;keyword&gt;Stroke/complications/*epidemiology&lt;/keyword&gt;&lt;/keywords&gt;&lt;dates&gt;&lt;year&gt;2009&lt;/year&gt;&lt;pub-dates&gt;&lt;date&gt;Jul&lt;/date&gt;&lt;/pub-dates&gt;&lt;/dates&gt;&lt;isbn&gt;0039-2499 (Print)&amp;#xD;0039-2499&lt;/isbn&gt;&lt;accession-num&gt;19443800&lt;/accession-num&gt;&lt;urls&gt;&lt;/urls&gt;&lt;custom2&gt;PMC2764355&lt;/custom2&gt;&lt;custom6&gt;NIHMS117948&lt;/custom6&gt;&lt;electronic-resource-num&gt;10.1161/strokeaha.109.547828&lt;/electronic-resource-num&gt;&lt;remote-database-provider&gt;NLM&lt;/remote-database-provider&gt;&lt;language&gt;eng&lt;/language&gt;&lt;/record&gt;&lt;/Cite&gt;&lt;/EndNote&gt;</w:instrText>
      </w:r>
      <w:r w:rsidR="00BD13D9" w:rsidRPr="00DA1076">
        <w:rPr>
          <w:sz w:val="22"/>
          <w:szCs w:val="22"/>
        </w:rPr>
        <w:fldChar w:fldCharType="separate"/>
      </w:r>
      <w:r w:rsidR="006678AF">
        <w:rPr>
          <w:noProof/>
          <w:sz w:val="22"/>
          <w:szCs w:val="22"/>
        </w:rPr>
        <w:t>[21]</w:t>
      </w:r>
      <w:r w:rsidR="00BD13D9" w:rsidRPr="00DA1076">
        <w:rPr>
          <w:sz w:val="22"/>
          <w:szCs w:val="22"/>
        </w:rPr>
        <w:fldChar w:fldCharType="end"/>
      </w:r>
      <w:r w:rsidR="00BD13D9" w:rsidRPr="00DA1076">
        <w:rPr>
          <w:sz w:val="22"/>
          <w:szCs w:val="22"/>
        </w:rPr>
        <w:t xml:space="preserve"> </w:t>
      </w:r>
      <w:r w:rsidR="00683B94">
        <w:rPr>
          <w:sz w:val="22"/>
          <w:szCs w:val="22"/>
        </w:rPr>
        <w:t>M</w:t>
      </w:r>
      <w:r w:rsidR="00B5409B" w:rsidRPr="00DA1076">
        <w:rPr>
          <w:sz w:val="22"/>
          <w:szCs w:val="22"/>
        </w:rPr>
        <w:t xml:space="preserve">ore than one in ten patients </w:t>
      </w:r>
      <w:r w:rsidR="008D0EBB" w:rsidRPr="00DA1076">
        <w:rPr>
          <w:sz w:val="22"/>
          <w:szCs w:val="22"/>
        </w:rPr>
        <w:t xml:space="preserve">older than 60 years </w:t>
      </w:r>
      <w:r w:rsidR="00B5409B" w:rsidRPr="00DA1076">
        <w:rPr>
          <w:sz w:val="22"/>
          <w:szCs w:val="22"/>
        </w:rPr>
        <w:t xml:space="preserve">with a cryptogenic event </w:t>
      </w:r>
      <w:r w:rsidR="008D0EBB">
        <w:rPr>
          <w:sz w:val="22"/>
          <w:szCs w:val="22"/>
        </w:rPr>
        <w:t xml:space="preserve">have PFO </w:t>
      </w:r>
      <w:r w:rsidR="00DD3C0D" w:rsidRPr="00DA1076">
        <w:rPr>
          <w:sz w:val="22"/>
          <w:szCs w:val="22"/>
        </w:rPr>
        <w:t xml:space="preserve">combined with </w:t>
      </w:r>
      <w:r w:rsidR="00B5409B" w:rsidRPr="00DA1076">
        <w:rPr>
          <w:sz w:val="22"/>
          <w:szCs w:val="22"/>
        </w:rPr>
        <w:t>a large right-to-left shunt.</w:t>
      </w:r>
      <w:r w:rsidR="00B5409B" w:rsidRPr="00DA1076">
        <w:rPr>
          <w:sz w:val="22"/>
          <w:szCs w:val="22"/>
        </w:rPr>
        <w:fldChar w:fldCharType="begin">
          <w:fldData xml:space="preserve">PEVuZE5vdGU+PENpdGU+PEF1dGhvcj5NYXp6dWNjbzwvQXV0aG9yPjxZZWFyPjIwMTg8L1llYXI+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</w:fldData>
        </w:fldChar>
      </w:r>
      <w:r w:rsidR="006678AF">
        <w:rPr>
          <w:sz w:val="22"/>
          <w:szCs w:val="22"/>
        </w:rPr>
        <w:instrText xml:space="preserve"> ADDIN EN.CITE </w:instrText>
      </w:r>
      <w:r w:rsidR="006678AF">
        <w:rPr>
          <w:sz w:val="22"/>
          <w:szCs w:val="22"/>
        </w:rPr>
        <w:fldChar w:fldCharType="begin">
          <w:fldData xml:space="preserve">PEVuZE5vdGU+PENpdGU+PEF1dGhvcj5NYXp6dWNjbzwvQXV0aG9yPjxZZWFyPjIwMTg8L1llYXI+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</w:fldData>
        </w:fldChar>
      </w:r>
      <w:r w:rsidR="006678AF">
        <w:rPr>
          <w:sz w:val="22"/>
          <w:szCs w:val="22"/>
        </w:rPr>
        <w:instrText xml:space="preserve"> ADDIN EN.CITE.DATA </w:instrText>
      </w:r>
      <w:r w:rsidR="006678AF">
        <w:rPr>
          <w:sz w:val="22"/>
          <w:szCs w:val="22"/>
        </w:rPr>
      </w:r>
      <w:r w:rsidR="006678AF">
        <w:rPr>
          <w:sz w:val="22"/>
          <w:szCs w:val="22"/>
        </w:rPr>
        <w:fldChar w:fldCharType="end"/>
      </w:r>
      <w:r w:rsidR="00B5409B" w:rsidRPr="00DA1076">
        <w:rPr>
          <w:sz w:val="22"/>
          <w:szCs w:val="22"/>
        </w:rPr>
      </w:r>
      <w:r w:rsidR="00B5409B" w:rsidRPr="00DA1076">
        <w:rPr>
          <w:sz w:val="22"/>
          <w:szCs w:val="22"/>
        </w:rPr>
        <w:fldChar w:fldCharType="separate"/>
      </w:r>
      <w:r w:rsidR="006678AF">
        <w:rPr>
          <w:noProof/>
          <w:sz w:val="22"/>
          <w:szCs w:val="22"/>
        </w:rPr>
        <w:t>[22]</w:t>
      </w:r>
      <w:r w:rsidR="00B5409B" w:rsidRPr="00DA1076">
        <w:rPr>
          <w:sz w:val="22"/>
          <w:szCs w:val="22"/>
        </w:rPr>
        <w:fldChar w:fldCharType="end"/>
      </w:r>
      <w:r w:rsidR="009B17C9">
        <w:rPr>
          <w:sz w:val="22"/>
          <w:szCs w:val="22"/>
        </w:rPr>
        <w:t xml:space="preserve"> </w:t>
      </w:r>
      <w:r w:rsidR="009B17C9" w:rsidRPr="00DA1076">
        <w:rPr>
          <w:sz w:val="22"/>
          <w:szCs w:val="22"/>
        </w:rPr>
        <w:t xml:space="preserve">Besides atrial cardiopathy and PFO, there are </w:t>
      </w:r>
      <w:r w:rsidR="009B17C9">
        <w:rPr>
          <w:sz w:val="22"/>
          <w:szCs w:val="22"/>
        </w:rPr>
        <w:t xml:space="preserve">other </w:t>
      </w:r>
      <w:r w:rsidR="009B17C9" w:rsidRPr="00DA1076">
        <w:rPr>
          <w:sz w:val="22"/>
          <w:szCs w:val="22"/>
        </w:rPr>
        <w:t xml:space="preserve">heterogeneous pathologies reported for ESUS, including left ventricular disease, covert atrial fibrillation, atherosclerosis, </w:t>
      </w:r>
      <w:r w:rsidR="009B17C9">
        <w:rPr>
          <w:sz w:val="22"/>
          <w:szCs w:val="22"/>
        </w:rPr>
        <w:t xml:space="preserve">endothelial dysfunction, </w:t>
      </w:r>
      <w:r w:rsidR="009B17C9" w:rsidRPr="00DA1076">
        <w:rPr>
          <w:sz w:val="22"/>
          <w:szCs w:val="22"/>
        </w:rPr>
        <w:t xml:space="preserve">valvular heart disease, cancer (Table 1). </w:t>
      </w:r>
    </w:p>
    <w:p w14:paraId="485156CE" w14:textId="77777777" w:rsidR="00DF40A5" w:rsidRPr="00DA1076" w:rsidRDefault="00DF40A5" w:rsidP="00225AB7">
      <w:pPr>
        <w:spacing w:line="480" w:lineRule="auto"/>
        <w:rPr>
          <w:b/>
          <w:bCs/>
          <w:sz w:val="22"/>
          <w:szCs w:val="22"/>
        </w:rPr>
      </w:pPr>
    </w:p>
    <w:p w14:paraId="5C05C6EA" w14:textId="72C9085D" w:rsidR="001D1857" w:rsidRDefault="00876E2D" w:rsidP="00AC7632">
      <w:pPr>
        <w:spacing w:line="480" w:lineRule="auto"/>
        <w:rPr>
          <w:sz w:val="22"/>
          <w:szCs w:val="22"/>
        </w:rPr>
      </w:pPr>
      <w:r>
        <w:rPr>
          <w:kern w:val="0"/>
          <w:sz w:val="22"/>
          <w:szCs w:val="22"/>
        </w:rPr>
        <w:t xml:space="preserve">In this issue of </w:t>
      </w:r>
      <w:r>
        <w:rPr>
          <w:i/>
          <w:iCs/>
          <w:kern w:val="0"/>
          <w:sz w:val="22"/>
          <w:szCs w:val="22"/>
        </w:rPr>
        <w:t>Thrombosis &amp; Haemostasis</w:t>
      </w:r>
      <w:r w:rsidR="009F5383">
        <w:rPr>
          <w:sz w:val="22"/>
          <w:szCs w:val="22"/>
        </w:rPr>
        <w:t xml:space="preserve">, </w:t>
      </w:r>
      <w:r w:rsidR="00AC7632">
        <w:rPr>
          <w:sz w:val="22"/>
          <w:szCs w:val="22"/>
        </w:rPr>
        <w:t>Leventis</w:t>
      </w:r>
      <w:r w:rsidR="00AC7632" w:rsidRPr="00DA1076">
        <w:rPr>
          <w:sz w:val="22"/>
          <w:szCs w:val="22"/>
        </w:rPr>
        <w:t>, et al.</w:t>
      </w:r>
      <w:r w:rsidR="00400B82" w:rsidRPr="00DA1076">
        <w:rPr>
          <w:sz w:val="22"/>
          <w:szCs w:val="22"/>
        </w:rPr>
        <w:fldChar w:fldCharType="begin"/>
      </w:r>
      <w:r w:rsidR="002143C8">
        <w:rPr>
          <w:sz w:val="22"/>
          <w:szCs w:val="22"/>
        </w:rPr>
        <w:instrText xml:space="preserve"> ADDIN EN.CITE &lt;EndNote&gt;&lt;Cite&gt;&lt;Author&gt;Leventis&lt;/Author&gt;&lt;Year&gt;2020&lt;/Year&gt;&lt;RecNum&gt;169&lt;/RecNum&gt;&lt;DisplayText&gt;[23]&lt;/DisplayText&gt;&lt;record&gt;&lt;rec-number&gt;169&lt;/rec-number&gt;&lt;foreign-keys&gt;&lt;key app="EN" db-id="fewdzsd2neradse9rs9xr220zf2z9szzs0dp" timestamp="1604823615" guid="22b2eec2-4e6f-40b0-8234-7323938efa32"&gt;169&lt;/key&gt;&lt;/foreign-keys&gt;&lt;ref-type name="Journal Article"&gt;17&lt;/ref-type&gt;&lt;contributors&gt;&lt;authors&gt;&lt;author&gt;Leventis, I. A.&lt;/author&gt;&lt;author&gt;Sagris, D.&lt;/author&gt;&lt;author&gt;Strambo, D.&lt;/author&gt;&lt;author&gt;Perlepe, K.&lt;/author&gt;&lt;author&gt;Sirimarco, G.&lt;/author&gt;&lt;author&gt;Nannoni, S.&lt;/author&gt;&lt;author&gt;Korompoki, E.&lt;/author&gt;&lt;author&gt;Manios, E.&lt;/author&gt;&lt;author&gt;Makaritsis, K.&lt;/author&gt;&lt;author&gt;Vemmos, K.&lt;/author&gt;&lt;author&gt;Michel, P.&lt;/author&gt;&lt;author&gt;Ntaios, G.&lt;/author&gt;&lt;/authors&gt;&lt;/contributors&gt;&lt;auth-address&gt;Department of Internal Medicine, Faculty of Medicine, School of Health Sciences, University of Thessaly, Larissa, Greece.&amp;#xD;Stroke Center, Neurology Service, Department of Clinical Neurosciences, Centre Hospitalier Universitaire Vaudois, University of Lausanne, Lausanne, Switzerland.&amp;#xD;Department of Clinical Therapeutics, Medical School of Athens, Alexandra Hospital, Athens, Greece.&amp;#xD;Division of Brain Sciences, Department of Stroke Medicine, Imperial College London, London, United Kingdom.&lt;/auth-address&gt;&lt;titles&gt;&lt;title&gt;Atrial Cardiopathy and Likely Pathogenic Patent Foramen Ovale in Embolic Stroke of Undetermined Source&lt;/title&gt;&lt;secondary-title&gt;Thromb Haemost&lt;/secondary-title&gt;&lt;/titles&gt;&lt;periodical&gt;&lt;full-title&gt;Thromb Haemost&lt;/full-title&gt;&lt;/periodical&gt;&lt;edition&gt;2020/09/03&lt;/edition&gt;&lt;dates&gt;&lt;year&gt;2020&lt;/year&gt;&lt;pub-dates&gt;&lt;date&gt;Sep 2&lt;/date&gt;&lt;/pub-dates&gt;&lt;/dates&gt;&lt;isbn&gt;0340-6245&lt;/isbn&gt;&lt;accession-num&gt;32877955&lt;/accession-num&gt;&lt;urls&gt;&lt;/urls&gt;&lt;electronic-resource-num&gt;10.1055/s-0040-1715831&lt;/electronic-resource-num&gt;&lt;remote-database-provider&gt;NLM&lt;/remote-database-provider&gt;&lt;language&gt;eng&lt;/language&gt;&lt;/record&gt;&lt;/Cite&gt;&lt;/EndNote&gt;</w:instrText>
      </w:r>
      <w:r w:rsidR="00400B82" w:rsidRPr="00DA1076">
        <w:rPr>
          <w:sz w:val="22"/>
          <w:szCs w:val="22"/>
        </w:rPr>
        <w:fldChar w:fldCharType="separate"/>
      </w:r>
      <w:r w:rsidR="002143C8">
        <w:rPr>
          <w:noProof/>
          <w:sz w:val="22"/>
          <w:szCs w:val="22"/>
        </w:rPr>
        <w:t>[23]</w:t>
      </w:r>
      <w:r w:rsidR="00400B82" w:rsidRPr="00DA1076">
        <w:rPr>
          <w:sz w:val="22"/>
          <w:szCs w:val="22"/>
        </w:rPr>
        <w:fldChar w:fldCharType="end"/>
      </w:r>
      <w:r w:rsidR="00AC7632" w:rsidRPr="00DA1076">
        <w:rPr>
          <w:sz w:val="22"/>
          <w:szCs w:val="22"/>
        </w:rPr>
        <w:t xml:space="preserve"> report</w:t>
      </w:r>
      <w:r w:rsidR="00264267">
        <w:rPr>
          <w:sz w:val="22"/>
          <w:szCs w:val="22"/>
        </w:rPr>
        <w:t>ed</w:t>
      </w:r>
      <w:r w:rsidR="00AC7632" w:rsidRPr="00DA1076">
        <w:rPr>
          <w:sz w:val="22"/>
          <w:szCs w:val="22"/>
        </w:rPr>
        <w:t xml:space="preserve"> that the presence of atrial cardio</w:t>
      </w:r>
      <w:r w:rsidR="00AC7632">
        <w:rPr>
          <w:sz w:val="22"/>
          <w:szCs w:val="22"/>
        </w:rPr>
        <w:t>pathy</w:t>
      </w:r>
      <w:r w:rsidR="00AC7632" w:rsidRPr="00DA1076">
        <w:rPr>
          <w:sz w:val="22"/>
          <w:szCs w:val="22"/>
        </w:rPr>
        <w:t xml:space="preserve"> was inversely related to the presence of likely PFO in patients with ESUS. The prevalence of atrial cardio</w:t>
      </w:r>
      <w:r w:rsidR="00AC7632">
        <w:rPr>
          <w:sz w:val="22"/>
          <w:szCs w:val="22"/>
        </w:rPr>
        <w:t>pathy</w:t>
      </w:r>
      <w:r w:rsidR="00AC7632" w:rsidRPr="00DA1076">
        <w:rPr>
          <w:sz w:val="22"/>
          <w:szCs w:val="22"/>
        </w:rPr>
        <w:t xml:space="preserve"> was lower in patients with likely pathogenic PFO compared with patients with likely incidental PFO (31.2%) or without PFO, indicating that atrial cardio</w:t>
      </w:r>
      <w:r w:rsidR="00AC7632">
        <w:rPr>
          <w:sz w:val="22"/>
          <w:szCs w:val="22"/>
        </w:rPr>
        <w:t>pathy</w:t>
      </w:r>
      <w:r w:rsidR="00AC7632" w:rsidRPr="00DA1076">
        <w:rPr>
          <w:sz w:val="22"/>
          <w:szCs w:val="22"/>
        </w:rPr>
        <w:t xml:space="preserve"> and likely pathogenic PFO were two competing etiologies </w:t>
      </w:r>
      <w:r w:rsidR="00566538">
        <w:rPr>
          <w:sz w:val="22"/>
          <w:szCs w:val="22"/>
        </w:rPr>
        <w:t>for</w:t>
      </w:r>
      <w:r w:rsidR="00AC7632" w:rsidRPr="00DA1076">
        <w:rPr>
          <w:sz w:val="22"/>
          <w:szCs w:val="22"/>
        </w:rPr>
        <w:t xml:space="preserve"> ESUS.</w:t>
      </w:r>
      <w:r w:rsidR="00400B82" w:rsidRPr="00DA1076" w:rsidDel="00400B82">
        <w:rPr>
          <w:sz w:val="22"/>
          <w:szCs w:val="22"/>
        </w:rPr>
        <w:t xml:space="preserve"> </w:t>
      </w:r>
    </w:p>
    <w:p w14:paraId="589A10E3" w14:textId="77777777" w:rsidR="001D1857" w:rsidRDefault="001D1857" w:rsidP="00AC7632">
      <w:pPr>
        <w:spacing w:line="480" w:lineRule="auto"/>
        <w:rPr>
          <w:sz w:val="22"/>
          <w:szCs w:val="22"/>
        </w:rPr>
      </w:pPr>
    </w:p>
    <w:p w14:paraId="3C8BD152" w14:textId="52E1B3D0" w:rsidR="00172C22" w:rsidRDefault="001C0286" w:rsidP="00172C22">
      <w:pPr>
        <w:spacing w:line="480" w:lineRule="auto"/>
        <w:rPr>
          <w:sz w:val="22"/>
          <w:szCs w:val="22"/>
        </w:rPr>
      </w:pPr>
      <w:r>
        <w:rPr>
          <w:sz w:val="22"/>
          <w:szCs w:val="22"/>
        </w:rPr>
        <w:t>Their findings were in keeping with two recent studies</w:t>
      </w:r>
      <w:r w:rsidR="00C47E07">
        <w:rPr>
          <w:sz w:val="22"/>
          <w:szCs w:val="22"/>
        </w:rPr>
        <w:t xml:space="preserve">, both </w:t>
      </w:r>
      <w:r w:rsidR="00AC0629">
        <w:rPr>
          <w:sz w:val="22"/>
          <w:szCs w:val="22"/>
        </w:rPr>
        <w:t>us</w:t>
      </w:r>
      <w:r w:rsidR="00C47E07">
        <w:rPr>
          <w:sz w:val="22"/>
          <w:szCs w:val="22"/>
        </w:rPr>
        <w:t>ed</w:t>
      </w:r>
      <w:r w:rsidR="00AC0629">
        <w:rPr>
          <w:sz w:val="22"/>
          <w:szCs w:val="22"/>
        </w:rPr>
        <w:t xml:space="preserve"> </w:t>
      </w:r>
      <w:r w:rsidR="004E3135">
        <w:rPr>
          <w:sz w:val="22"/>
          <w:szCs w:val="22"/>
        </w:rPr>
        <w:t>hierarchy clustering analysis</w:t>
      </w:r>
      <w:r w:rsidR="003C4F2C">
        <w:rPr>
          <w:sz w:val="22"/>
          <w:szCs w:val="22"/>
        </w:rPr>
        <w:t>, an experimental machine-learning technique</w:t>
      </w:r>
      <w:r w:rsidR="004E3135">
        <w:rPr>
          <w:sz w:val="22"/>
          <w:szCs w:val="22"/>
        </w:rPr>
        <w:t xml:space="preserve">. </w:t>
      </w:r>
      <w:r w:rsidR="008E6514">
        <w:rPr>
          <w:sz w:val="22"/>
          <w:szCs w:val="22"/>
        </w:rPr>
        <w:t>One</w:t>
      </w:r>
      <w:r w:rsidR="00BF4826">
        <w:rPr>
          <w:sz w:val="22"/>
          <w:szCs w:val="22"/>
        </w:rPr>
        <w:t xml:space="preserve"> </w:t>
      </w:r>
      <w:r w:rsidR="007C0EBB">
        <w:rPr>
          <w:sz w:val="22"/>
          <w:szCs w:val="22"/>
        </w:rPr>
        <w:t xml:space="preserve">identified </w:t>
      </w:r>
      <w:r w:rsidR="007C0EBB" w:rsidRPr="005A15E4">
        <w:rPr>
          <w:sz w:val="22"/>
          <w:szCs w:val="22"/>
        </w:rPr>
        <w:t xml:space="preserve">3 </w:t>
      </w:r>
      <w:r w:rsidR="009F1195">
        <w:rPr>
          <w:sz w:val="22"/>
          <w:szCs w:val="22"/>
        </w:rPr>
        <w:t xml:space="preserve">different </w:t>
      </w:r>
      <w:r w:rsidR="007C0EBB" w:rsidRPr="005A15E4">
        <w:rPr>
          <w:sz w:val="22"/>
          <w:szCs w:val="22"/>
        </w:rPr>
        <w:t xml:space="preserve">clusters of clinical phenotypes </w:t>
      </w:r>
      <w:r w:rsidR="00FD726B">
        <w:rPr>
          <w:sz w:val="22"/>
          <w:szCs w:val="22"/>
        </w:rPr>
        <w:t>among</w:t>
      </w:r>
      <w:r w:rsidR="007C0EBB" w:rsidRPr="005A15E4">
        <w:rPr>
          <w:sz w:val="22"/>
          <w:szCs w:val="22"/>
        </w:rPr>
        <w:t xml:space="preserve"> 127 patients with ESUS: young age, PFO, posterior circulation infarct, and male sex; hypertension, left atrial cardiopathy, severe stroke, involvement of multiple vascular territories, and diabetes; </w:t>
      </w:r>
      <w:r w:rsidR="007C0EBB">
        <w:rPr>
          <w:sz w:val="22"/>
          <w:szCs w:val="22"/>
        </w:rPr>
        <w:t xml:space="preserve">and </w:t>
      </w:r>
      <w:r w:rsidR="007C0EBB" w:rsidRPr="005A15E4">
        <w:rPr>
          <w:sz w:val="22"/>
          <w:szCs w:val="22"/>
        </w:rPr>
        <w:t>dyslipidaemia, ipsilateral vulnerable sub-stenotic carotid atherosclerosis, smoking, anterior territory infarct</w:t>
      </w:r>
      <w:r w:rsidR="007C0EBB" w:rsidRPr="005A15E4">
        <w:rPr>
          <w:sz w:val="22"/>
          <w:szCs w:val="22"/>
        </w:rPr>
        <w:fldChar w:fldCharType="begin"/>
      </w:r>
      <w:r w:rsidR="002143C8">
        <w:rPr>
          <w:sz w:val="22"/>
          <w:szCs w:val="22"/>
        </w:rPr>
        <w:instrText xml:space="preserve"> ADDIN EN.CITE &lt;EndNote&gt;&lt;Cite&gt;&lt;Author&gt;Lattanzi&lt;/Author&gt;&lt;Year&gt;2020&lt;/Year&gt;&lt;RecNum&gt;0&lt;/RecNum&gt;&lt;IDText&gt;Clinical phenotypes of embolic strokes of undetermined source&lt;/IDText&gt;&lt;DisplayText&gt;[24]&lt;/DisplayText&gt;&lt;record&gt;&lt;dates&gt;&lt;pub-dates&gt;&lt;date&gt;Sep&lt;/date&gt;&lt;/pub-dates&gt;&lt;year&gt;2020&lt;/year&gt;&lt;/dates&gt;&lt;keywords&gt;&lt;keyword&gt;Cerebral ischemia&lt;/keyword&gt;&lt;keyword&gt;Cerebrovascular disease&lt;/keyword&gt;&lt;keyword&gt;Embolic stroke of undetermined source&lt;/keyword&gt;&lt;keyword&gt;Stroke&lt;/keyword&gt;&lt;/keywords&gt;&lt;urls&gt;&lt;related-urls&gt;&lt;url&gt;https://www.ncbi.nlm.nih.gov/pubmed/32914246&lt;/url&gt;&lt;/related-urls&gt;&lt;/urls&gt;&lt;isbn&gt;1590-3478&lt;/isbn&gt;&lt;titles&gt;&lt;title&gt;Clinical phenotypes of embolic strokes of undetermined source&lt;/title&gt;&lt;secondary-title&gt;Neurol Sci&lt;/secondary-title&gt;&lt;/titles&gt;&lt;contributors&gt;&lt;authors&gt;&lt;author&gt;Lattanzi, S.&lt;/author&gt;&lt;author&gt;Rinaldi, C.&lt;/author&gt;&lt;author&gt;Pulcini, A.&lt;/author&gt;&lt;author&gt;Corradetti, T.&lt;/author&gt;&lt;author&gt;Angelocola, S.&lt;/author&gt;&lt;author&gt;Zedde, M. L.&lt;/author&gt;&lt;author&gt;Ciliberti, G.&lt;/author&gt;&lt;author&gt;Silvestrini, M.&lt;/author&gt;&lt;/authors&gt;&lt;/contributors&gt;&lt;edition&gt;2020/09/11&lt;/edition&gt;&lt;language&gt;eng&lt;/language&gt;&lt;added-date format="utc"&gt;1605731793&lt;/added-date&gt;&lt;ref-type name="Journal Article"&gt;17&lt;/ref-type&gt;&lt;rec-number&gt;12773&lt;/rec-number&gt;&lt;last-updated-date format="utc"&gt;1605731793&lt;/last-updated-date&gt;&lt;accession-num&gt;32914246&lt;/accession-num&gt;&lt;electronic-resource-num&gt;10.1007/s10072-020-04700-2&lt;/electronic-resource-num&gt;&lt;/record&gt;&lt;/Cite&gt;&lt;/EndNote&gt;</w:instrText>
      </w:r>
      <w:r w:rsidR="007C0EBB" w:rsidRPr="005A15E4">
        <w:rPr>
          <w:sz w:val="22"/>
          <w:szCs w:val="22"/>
        </w:rPr>
        <w:fldChar w:fldCharType="separate"/>
      </w:r>
      <w:r w:rsidR="002143C8">
        <w:rPr>
          <w:noProof/>
          <w:sz w:val="22"/>
          <w:szCs w:val="22"/>
        </w:rPr>
        <w:t>[24]</w:t>
      </w:r>
      <w:r w:rsidR="007C0EBB" w:rsidRPr="005A15E4">
        <w:rPr>
          <w:sz w:val="22"/>
          <w:szCs w:val="22"/>
        </w:rPr>
        <w:fldChar w:fldCharType="end"/>
      </w:r>
      <w:r w:rsidR="007C0EBB">
        <w:rPr>
          <w:sz w:val="22"/>
          <w:szCs w:val="22"/>
        </w:rPr>
        <w:t xml:space="preserve">. </w:t>
      </w:r>
      <w:r w:rsidR="00FD726B">
        <w:rPr>
          <w:sz w:val="22"/>
          <w:szCs w:val="22"/>
        </w:rPr>
        <w:t>The other study</w:t>
      </w:r>
      <w:r w:rsidR="000B64B3">
        <w:rPr>
          <w:sz w:val="22"/>
          <w:szCs w:val="22"/>
        </w:rPr>
        <w:t xml:space="preserve"> noted</w:t>
      </w:r>
      <w:r w:rsidR="00AC7632" w:rsidRPr="005A15E4">
        <w:rPr>
          <w:sz w:val="22"/>
          <w:szCs w:val="22"/>
        </w:rPr>
        <w:t xml:space="preserve"> four distinct clusters of potential embolic sources for ESUS</w:t>
      </w:r>
      <w:r w:rsidR="000B64B3">
        <w:rPr>
          <w:sz w:val="22"/>
          <w:szCs w:val="22"/>
        </w:rPr>
        <w:t xml:space="preserve"> am</w:t>
      </w:r>
      <w:r w:rsidR="00AC7632" w:rsidRPr="005A15E4">
        <w:rPr>
          <w:sz w:val="22"/>
          <w:szCs w:val="22"/>
        </w:rPr>
        <w:t>ong 800 patients with ESUS</w:t>
      </w:r>
      <w:r w:rsidR="000B64B3">
        <w:rPr>
          <w:sz w:val="22"/>
          <w:szCs w:val="22"/>
        </w:rPr>
        <w:t>:</w:t>
      </w:r>
      <w:r w:rsidR="00AC7632" w:rsidRPr="005A15E4">
        <w:rPr>
          <w:sz w:val="22"/>
          <w:szCs w:val="22"/>
        </w:rPr>
        <w:t xml:space="preserve"> the largest cluster was </w:t>
      </w:r>
      <w:r w:rsidR="00E92A8F">
        <w:rPr>
          <w:sz w:val="22"/>
          <w:szCs w:val="22"/>
        </w:rPr>
        <w:t xml:space="preserve">associated with </w:t>
      </w:r>
      <w:r w:rsidR="00AC7632" w:rsidRPr="005A15E4">
        <w:rPr>
          <w:sz w:val="22"/>
          <w:szCs w:val="22"/>
        </w:rPr>
        <w:t xml:space="preserve">arterial disease, followed by atrial cardiopathy, PFO, and </w:t>
      </w:r>
      <w:r w:rsidR="006B7643">
        <w:rPr>
          <w:sz w:val="22"/>
          <w:szCs w:val="22"/>
        </w:rPr>
        <w:t xml:space="preserve">left </w:t>
      </w:r>
      <w:r w:rsidR="006B7643">
        <w:rPr>
          <w:sz w:val="22"/>
          <w:szCs w:val="22"/>
        </w:rPr>
        <w:lastRenderedPageBreak/>
        <w:t>ventricular</w:t>
      </w:r>
      <w:r w:rsidR="00AC7632" w:rsidRPr="005A15E4">
        <w:rPr>
          <w:sz w:val="22"/>
          <w:szCs w:val="22"/>
        </w:rPr>
        <w:t xml:space="preserve"> disease</w:t>
      </w:r>
      <w:r w:rsidR="006B7643">
        <w:rPr>
          <w:sz w:val="22"/>
          <w:szCs w:val="22"/>
        </w:rPr>
        <w:t xml:space="preserve"> in decre</w:t>
      </w:r>
      <w:r w:rsidR="00A31C85">
        <w:rPr>
          <w:sz w:val="22"/>
          <w:szCs w:val="22"/>
        </w:rPr>
        <w:t>mental</w:t>
      </w:r>
      <w:r w:rsidR="006B7643">
        <w:rPr>
          <w:sz w:val="22"/>
          <w:szCs w:val="22"/>
        </w:rPr>
        <w:t xml:space="preserve"> sizes</w:t>
      </w:r>
      <w:r w:rsidR="00AC7632">
        <w:rPr>
          <w:sz w:val="22"/>
          <w:szCs w:val="22"/>
        </w:rPr>
        <w:fldChar w:fldCharType="begin"/>
      </w:r>
      <w:r w:rsidR="002143C8">
        <w:rPr>
          <w:sz w:val="22"/>
          <w:szCs w:val="22"/>
        </w:rPr>
        <w:instrText xml:space="preserve"> ADDIN EN.CITE &lt;EndNote&gt;&lt;Cite&gt;&lt;Author&gt;Ntaios&lt;/Author&gt;&lt;Year&gt;2020&lt;/Year&gt;&lt;RecNum&gt;0&lt;/RecNum&gt;&lt;IDText&gt;Data-driven machine-learning analysis of potential embolic sources in embolic stroke of undetermined source&lt;/IDText&gt;&lt;DisplayText&gt;[25]&lt;/DisplayText&gt;&lt;record&gt;&lt;dates&gt;&lt;pub-dates&gt;&lt;date&gt;Sep&lt;/date&gt;&lt;/pub-dates&gt;&lt;year&gt;2020&lt;/year&gt;&lt;/dates&gt;&lt;keywords&gt;&lt;keyword&gt;embolic stroke of undetermined source&lt;/keyword&gt;&lt;keyword&gt;hierarchical clustering&lt;/keyword&gt;&lt;keyword&gt;machine learning&lt;/keyword&gt;&lt;keyword&gt;potential embolic source&lt;/keyword&gt;&lt;keyword&gt;stroke&lt;/keyword&gt;&lt;/keywords&gt;&lt;urls&gt;&lt;related-urls&gt;&lt;url&gt;https://www.ncbi.nlm.nih.gov/pubmed/32918305&lt;/url&gt;&lt;/related-urls&gt;&lt;/urls&gt;&lt;isbn&gt;1468-1331&lt;/isbn&gt;&lt;titles&gt;&lt;title&gt;Data-driven machine-learning analysis of potential embolic sources in embolic stroke of undetermined source&lt;/title&gt;&lt;secondary-title&gt;Eur J Neurol&lt;/secondary-title&gt;&lt;/titles&gt;&lt;contributors&gt;&lt;authors&gt;&lt;author&gt;Ntaios, G.&lt;/author&gt;&lt;author&gt;Weng, S. F.&lt;/author&gt;&lt;author&gt;Perlepe, K.&lt;/author&gt;&lt;author&gt;Akyea, R.&lt;/author&gt;&lt;author&gt;Condon, L.&lt;/author&gt;&lt;author&gt;Lambrou, D.&lt;/author&gt;&lt;author&gt;Sirimarco, G.&lt;/author&gt;&lt;author&gt;Strambo, D.&lt;/author&gt;&lt;author&gt;Eskandari, A.&lt;/author&gt;&lt;author&gt;Karagkiozi, E.&lt;/author&gt;&lt;author&gt;Vemmou, A.&lt;/author&gt;&lt;author&gt;Korompoki, E.&lt;/author&gt;&lt;author&gt;Manios, E.&lt;/author&gt;&lt;author&gt;Makaritsis, K.&lt;/author&gt;&lt;author&gt;Vemmos, K.&lt;/author&gt;&lt;author&gt;Michel, P.&lt;/author&gt;&lt;/authors&gt;&lt;/contributors&gt;&lt;edition&gt;2020/09/11&lt;/edition&gt;&lt;language&gt;eng&lt;/language&gt;&lt;added-date format="utc"&gt;1605730925&lt;/added-date&gt;&lt;ref-type name="Journal Article"&gt;17&lt;/ref-type&gt;&lt;rec-number&gt;12772&lt;/rec-number&gt;&lt;last-updated-date format="utc"&gt;1605730925&lt;/last-updated-date&gt;&lt;accession-num&gt;32918305&lt;/accession-num&gt;&lt;electronic-resource-num&gt;10.1111/ene.14524&lt;/electronic-resource-num&gt;&lt;/record&gt;&lt;/Cite&gt;&lt;/EndNote&gt;</w:instrText>
      </w:r>
      <w:r w:rsidR="00AC7632">
        <w:rPr>
          <w:sz w:val="22"/>
          <w:szCs w:val="22"/>
        </w:rPr>
        <w:fldChar w:fldCharType="separate"/>
      </w:r>
      <w:r w:rsidR="002143C8">
        <w:rPr>
          <w:noProof/>
          <w:sz w:val="22"/>
          <w:szCs w:val="22"/>
        </w:rPr>
        <w:t>[25]</w:t>
      </w:r>
      <w:r w:rsidR="00AC7632">
        <w:rPr>
          <w:sz w:val="22"/>
          <w:szCs w:val="22"/>
        </w:rPr>
        <w:fldChar w:fldCharType="end"/>
      </w:r>
      <w:r w:rsidR="00AC7632" w:rsidRPr="005A15E4">
        <w:rPr>
          <w:sz w:val="22"/>
          <w:szCs w:val="22"/>
        </w:rPr>
        <w:t>.</w:t>
      </w:r>
      <w:r w:rsidR="00AC7632">
        <w:rPr>
          <w:sz w:val="22"/>
          <w:szCs w:val="22"/>
        </w:rPr>
        <w:t xml:space="preserve"> </w:t>
      </w:r>
      <w:r w:rsidR="001D1857">
        <w:rPr>
          <w:sz w:val="22"/>
          <w:szCs w:val="22"/>
        </w:rPr>
        <w:t xml:space="preserve"> T</w:t>
      </w:r>
      <w:r w:rsidR="001D2C3D">
        <w:rPr>
          <w:sz w:val="22"/>
          <w:szCs w:val="22"/>
        </w:rPr>
        <w:t>hese studies support</w:t>
      </w:r>
      <w:r w:rsidR="001D1857">
        <w:rPr>
          <w:sz w:val="22"/>
          <w:szCs w:val="22"/>
        </w:rPr>
        <w:t xml:space="preserve"> </w:t>
      </w:r>
      <w:r w:rsidR="00A46220">
        <w:rPr>
          <w:sz w:val="22"/>
          <w:szCs w:val="22"/>
        </w:rPr>
        <w:t xml:space="preserve">the </w:t>
      </w:r>
      <w:r w:rsidR="00144768">
        <w:rPr>
          <w:sz w:val="22"/>
          <w:szCs w:val="22"/>
        </w:rPr>
        <w:t>heterogeneity</w:t>
      </w:r>
      <w:r w:rsidR="00A46220">
        <w:rPr>
          <w:sz w:val="22"/>
          <w:szCs w:val="22"/>
        </w:rPr>
        <w:t xml:space="preserve"> of </w:t>
      </w:r>
      <w:r w:rsidR="00EA0EF4">
        <w:rPr>
          <w:sz w:val="22"/>
          <w:szCs w:val="22"/>
        </w:rPr>
        <w:t>ESUS</w:t>
      </w:r>
      <w:r w:rsidR="00A46220">
        <w:rPr>
          <w:sz w:val="22"/>
          <w:szCs w:val="22"/>
        </w:rPr>
        <w:t xml:space="preserve"> where </w:t>
      </w:r>
      <w:r w:rsidR="00041024">
        <w:rPr>
          <w:sz w:val="22"/>
          <w:szCs w:val="22"/>
        </w:rPr>
        <w:t>various</w:t>
      </w:r>
      <w:r w:rsidR="00A46220">
        <w:rPr>
          <w:sz w:val="22"/>
          <w:szCs w:val="22"/>
        </w:rPr>
        <w:t xml:space="preserve"> </w:t>
      </w:r>
      <w:r w:rsidR="00041024">
        <w:rPr>
          <w:sz w:val="22"/>
          <w:szCs w:val="22"/>
        </w:rPr>
        <w:t>embolic sources and risk factors play</w:t>
      </w:r>
      <w:r w:rsidR="001D1857">
        <w:rPr>
          <w:sz w:val="22"/>
          <w:szCs w:val="22"/>
        </w:rPr>
        <w:t xml:space="preserve"> </w:t>
      </w:r>
      <w:r w:rsidR="00041024">
        <w:rPr>
          <w:sz w:val="22"/>
          <w:szCs w:val="22"/>
        </w:rPr>
        <w:t>distinct roles</w:t>
      </w:r>
      <w:r w:rsidR="00A4465A">
        <w:rPr>
          <w:sz w:val="22"/>
          <w:szCs w:val="22"/>
        </w:rPr>
        <w:fldChar w:fldCharType="begin"/>
      </w:r>
      <w:r w:rsidR="002143C8">
        <w:rPr>
          <w:sz w:val="22"/>
          <w:szCs w:val="22"/>
        </w:rPr>
        <w:instrText xml:space="preserve"> ADDIN EN.CITE &lt;EndNote&gt;&lt;Cite&gt;&lt;Author&gt;Ntaios&lt;/Author&gt;&lt;Year&gt;2020&lt;/Year&gt;&lt;RecNum&gt;0&lt;/RecNum&gt;&lt;IDText&gt;Embolic Stroke of Undetermined Source: JACC Review Topic of the Week&lt;/IDText&gt;&lt;DisplayText&gt;[26]&lt;/DisplayText&gt;&lt;record&gt;&lt;dates&gt;&lt;pub-dates&gt;&lt;date&gt;01&lt;/date&gt;&lt;/pub-dates&gt;&lt;year&gt;2020&lt;/year&gt;&lt;/dates&gt;&lt;keywords&gt;&lt;keyword&gt;Anticoagulants&lt;/keyword&gt;&lt;keyword&gt;Clinical Trials as Topic&lt;/keyword&gt;&lt;keyword&gt;Embolism&lt;/keyword&gt;&lt;keyword&gt;Humans&lt;/keyword&gt;&lt;keyword&gt;Platelet Aggregation Inhibitors&lt;/keyword&gt;&lt;keyword&gt;Stroke&lt;/keyword&gt;&lt;keyword&gt;ESUS&lt;/keyword&gt;&lt;keyword&gt;atherosclerotic plaques&lt;/keyword&gt;&lt;keyword&gt;embolic stroke of undetermined source&lt;/keyword&gt;&lt;keyword&gt;oral anticoagulation&lt;/keyword&gt;&lt;keyword&gt;patent foramen ovale&lt;/keyword&gt;&lt;/keywords&gt;&lt;urls&gt;&lt;related-urls&gt;&lt;url&gt;https://www.ncbi.nlm.nih.gov/pubmed/31976872&lt;/url&gt;&lt;/related-urls&gt;&lt;/urls&gt;&lt;isbn&gt;1558-3597&lt;/isbn&gt;&lt;titles&gt;&lt;title&gt;Embolic Stroke of Undetermined Source: JACC Review Topic of the Week&lt;/title&gt;&lt;secondary-title&gt;J Am Coll Cardiol&lt;/secondary-title&gt;&lt;/titles&gt;&lt;pages&gt;333-340&lt;/pages&gt;&lt;number&gt;3&lt;/number&gt;&lt;contributors&gt;&lt;authors&gt;&lt;author&gt;Ntaios, G.&lt;/author&gt;&lt;/authors&gt;&lt;/contributors&gt;&lt;language&gt;eng&lt;/language&gt;&lt;added-date format="utc"&gt;1606429883&lt;/added-date&gt;&lt;ref-type name="Journal Article"&gt;17&lt;/ref-type&gt;&lt;rec-number&gt;12785&lt;/rec-number&gt;&lt;last-updated-date format="utc"&gt;1606429883&lt;/last-updated-date&gt;&lt;accession-num&gt;31976872&lt;/accession-num&gt;&lt;electronic-resource-num&gt;10.1016/j.jacc.2019.11.024&lt;/electronic-resource-num&gt;&lt;volume&gt;75&lt;/volume&gt;&lt;/record&gt;&lt;/Cite&gt;&lt;/EndNote&gt;</w:instrText>
      </w:r>
      <w:r w:rsidR="00A4465A">
        <w:rPr>
          <w:sz w:val="22"/>
          <w:szCs w:val="22"/>
        </w:rPr>
        <w:fldChar w:fldCharType="separate"/>
      </w:r>
      <w:r w:rsidR="002143C8">
        <w:rPr>
          <w:noProof/>
          <w:sz w:val="22"/>
          <w:szCs w:val="22"/>
        </w:rPr>
        <w:t>[26]</w:t>
      </w:r>
      <w:r w:rsidR="00A4465A">
        <w:rPr>
          <w:sz w:val="22"/>
          <w:szCs w:val="22"/>
        </w:rPr>
        <w:fldChar w:fldCharType="end"/>
      </w:r>
      <w:r w:rsidR="00041024">
        <w:rPr>
          <w:sz w:val="22"/>
          <w:szCs w:val="22"/>
        </w:rPr>
        <w:t xml:space="preserve">. </w:t>
      </w:r>
    </w:p>
    <w:p w14:paraId="47BC70A9" w14:textId="77777777" w:rsidR="00277038" w:rsidRPr="005A15E4" w:rsidRDefault="00277038" w:rsidP="00172C22">
      <w:pPr>
        <w:spacing w:line="480" w:lineRule="auto"/>
        <w:rPr>
          <w:sz w:val="22"/>
          <w:szCs w:val="22"/>
        </w:rPr>
      </w:pPr>
    </w:p>
    <w:p w14:paraId="370CBD39" w14:textId="29042BEF" w:rsidR="00517A9C" w:rsidRPr="005A15E4" w:rsidRDefault="00277038" w:rsidP="00AC7632">
      <w:pPr>
        <w:spacing w:line="480" w:lineRule="auto"/>
        <w:rPr>
          <w:sz w:val="22"/>
          <w:szCs w:val="22"/>
        </w:rPr>
      </w:pPr>
      <w:r>
        <w:rPr>
          <w:sz w:val="22"/>
          <w:szCs w:val="22"/>
        </w:rPr>
        <w:t>Thus</w:t>
      </w:r>
      <w:r w:rsidR="006153F5">
        <w:rPr>
          <w:sz w:val="22"/>
          <w:szCs w:val="22"/>
        </w:rPr>
        <w:t xml:space="preserve"> far, large clinical trials </w:t>
      </w:r>
      <w:r w:rsidR="007D14C2">
        <w:rPr>
          <w:sz w:val="22"/>
          <w:szCs w:val="22"/>
        </w:rPr>
        <w:t>(</w:t>
      </w:r>
      <w:r w:rsidR="00B17175">
        <w:rPr>
          <w:sz w:val="22"/>
          <w:szCs w:val="22"/>
        </w:rPr>
        <w:t>NAVIGATE-ESUS and RE</w:t>
      </w:r>
      <w:r w:rsidR="000F2163">
        <w:rPr>
          <w:sz w:val="22"/>
          <w:szCs w:val="22"/>
        </w:rPr>
        <w:t>-</w:t>
      </w:r>
      <w:r w:rsidR="00532321">
        <w:rPr>
          <w:sz w:val="22"/>
          <w:szCs w:val="22"/>
        </w:rPr>
        <w:t>SPECT-ESUS</w:t>
      </w:r>
      <w:r w:rsidR="007D14C2">
        <w:rPr>
          <w:sz w:val="22"/>
          <w:szCs w:val="22"/>
        </w:rPr>
        <w:t>)</w:t>
      </w:r>
      <w:r w:rsidR="00532321">
        <w:rPr>
          <w:sz w:val="22"/>
          <w:szCs w:val="22"/>
        </w:rPr>
        <w:t xml:space="preserve"> </w:t>
      </w:r>
      <w:r>
        <w:rPr>
          <w:sz w:val="22"/>
          <w:szCs w:val="22"/>
        </w:rPr>
        <w:t>found that</w:t>
      </w:r>
      <w:r w:rsidR="00696C12">
        <w:rPr>
          <w:sz w:val="22"/>
          <w:szCs w:val="22"/>
        </w:rPr>
        <w:t xml:space="preserve"> antico</w:t>
      </w:r>
      <w:r w:rsidR="007D14C2">
        <w:rPr>
          <w:sz w:val="22"/>
          <w:szCs w:val="22"/>
        </w:rPr>
        <w:t>a</w:t>
      </w:r>
      <w:r w:rsidR="00696C12">
        <w:rPr>
          <w:sz w:val="22"/>
          <w:szCs w:val="22"/>
        </w:rPr>
        <w:t xml:space="preserve">gulation using </w:t>
      </w:r>
      <w:r w:rsidR="00CF4B47">
        <w:rPr>
          <w:sz w:val="22"/>
          <w:szCs w:val="22"/>
        </w:rPr>
        <w:t xml:space="preserve">Rivaroxaban or </w:t>
      </w:r>
      <w:r w:rsidR="00696C12">
        <w:rPr>
          <w:sz w:val="22"/>
          <w:szCs w:val="22"/>
        </w:rPr>
        <w:t xml:space="preserve">Dabigatran </w:t>
      </w:r>
      <w:r w:rsidR="007F3BC6">
        <w:rPr>
          <w:sz w:val="22"/>
          <w:szCs w:val="22"/>
        </w:rPr>
        <w:t>as</w:t>
      </w:r>
      <w:r w:rsidR="00CF4B47">
        <w:rPr>
          <w:sz w:val="22"/>
          <w:szCs w:val="22"/>
        </w:rPr>
        <w:t xml:space="preserve"> </w:t>
      </w:r>
      <w:r>
        <w:rPr>
          <w:sz w:val="22"/>
          <w:szCs w:val="22"/>
        </w:rPr>
        <w:t>non-</w:t>
      </w:r>
      <w:r w:rsidR="00CF4B47">
        <w:rPr>
          <w:sz w:val="22"/>
          <w:szCs w:val="22"/>
        </w:rPr>
        <w:t>superior to Asp</w:t>
      </w:r>
      <w:r w:rsidR="007D14C2">
        <w:rPr>
          <w:sz w:val="22"/>
          <w:szCs w:val="22"/>
        </w:rPr>
        <w:t>i</w:t>
      </w:r>
      <w:r w:rsidR="00CF4B47">
        <w:rPr>
          <w:sz w:val="22"/>
          <w:szCs w:val="22"/>
        </w:rPr>
        <w:t>rin in preventing</w:t>
      </w:r>
      <w:r>
        <w:rPr>
          <w:sz w:val="22"/>
          <w:szCs w:val="22"/>
        </w:rPr>
        <w:t xml:space="preserve"> stroke </w:t>
      </w:r>
      <w:r w:rsidR="00CF4B47">
        <w:rPr>
          <w:sz w:val="22"/>
          <w:szCs w:val="22"/>
        </w:rPr>
        <w:t xml:space="preserve">recurrence </w:t>
      </w:r>
      <w:r w:rsidR="00CA42B6">
        <w:rPr>
          <w:sz w:val="22"/>
          <w:szCs w:val="22"/>
        </w:rPr>
        <w:t>following the onset of ESUS</w:t>
      </w:r>
      <w:r w:rsidR="00691F6F">
        <w:rPr>
          <w:sz w:val="22"/>
          <w:szCs w:val="22"/>
        </w:rPr>
        <w:t xml:space="preserve">, </w:t>
      </w:r>
      <w:r>
        <w:rPr>
          <w:sz w:val="22"/>
          <w:szCs w:val="22"/>
        </w:rPr>
        <w:t xml:space="preserve">and in the case of rivaroxaban, was </w:t>
      </w:r>
      <w:r w:rsidR="006A6DE9">
        <w:rPr>
          <w:sz w:val="22"/>
          <w:szCs w:val="22"/>
        </w:rPr>
        <w:t>associated with more bleeding events</w:t>
      </w:r>
      <w:r w:rsidR="00237471">
        <w:rPr>
          <w:sz w:val="22"/>
          <w:szCs w:val="22"/>
        </w:rPr>
        <w:fldChar w:fldCharType="begin">
          <w:fldData xml:space="preserve">PEVuZE5vdGU+PENpdGU+PEF1dGhvcj5IYXJ0PC9BdXRob3I+PFllYXI+MjAxODwvWWVhcj48UmVj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</w:fldData>
        </w:fldChar>
      </w:r>
      <w:r w:rsidR="002143C8">
        <w:rPr>
          <w:sz w:val="22"/>
          <w:szCs w:val="22"/>
        </w:rPr>
        <w:instrText xml:space="preserve"> ADDIN EN.CITE </w:instrText>
      </w:r>
      <w:r w:rsidR="002143C8">
        <w:rPr>
          <w:sz w:val="22"/>
          <w:szCs w:val="22"/>
        </w:rPr>
        <w:fldChar w:fldCharType="begin">
          <w:fldData xml:space="preserve">PEVuZE5vdGU+PENpdGU+PEF1dGhvcj5IYXJ0PC9BdXRob3I+PFllYXI+MjAxODwvWWVhcj48UmVj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</w:fldData>
        </w:fldChar>
      </w:r>
      <w:r w:rsidR="002143C8">
        <w:rPr>
          <w:sz w:val="22"/>
          <w:szCs w:val="22"/>
        </w:rPr>
        <w:instrText xml:space="preserve"> ADDIN EN.CITE.DATA </w:instrText>
      </w:r>
      <w:r w:rsidR="002143C8">
        <w:rPr>
          <w:sz w:val="22"/>
          <w:szCs w:val="22"/>
        </w:rPr>
      </w:r>
      <w:r w:rsidR="002143C8">
        <w:rPr>
          <w:sz w:val="22"/>
          <w:szCs w:val="22"/>
        </w:rPr>
        <w:fldChar w:fldCharType="end"/>
      </w:r>
      <w:r w:rsidR="00237471">
        <w:rPr>
          <w:sz w:val="22"/>
          <w:szCs w:val="22"/>
        </w:rPr>
      </w:r>
      <w:r w:rsidR="00237471">
        <w:rPr>
          <w:sz w:val="22"/>
          <w:szCs w:val="22"/>
        </w:rPr>
        <w:fldChar w:fldCharType="separate"/>
      </w:r>
      <w:r w:rsidR="002143C8">
        <w:rPr>
          <w:noProof/>
          <w:sz w:val="22"/>
          <w:szCs w:val="22"/>
        </w:rPr>
        <w:t>[27, 28]</w:t>
      </w:r>
      <w:r w:rsidR="00237471">
        <w:rPr>
          <w:sz w:val="22"/>
          <w:szCs w:val="22"/>
        </w:rPr>
        <w:fldChar w:fldCharType="end"/>
      </w:r>
      <w:r w:rsidR="00CA42B6">
        <w:rPr>
          <w:sz w:val="22"/>
          <w:szCs w:val="22"/>
        </w:rPr>
        <w:t xml:space="preserve">. </w:t>
      </w:r>
      <w:r>
        <w:rPr>
          <w:sz w:val="22"/>
          <w:szCs w:val="22"/>
        </w:rPr>
        <w:t>T</w:t>
      </w:r>
      <w:r w:rsidR="006A08E2">
        <w:rPr>
          <w:sz w:val="22"/>
          <w:szCs w:val="22"/>
        </w:rPr>
        <w:t>here are t</w:t>
      </w:r>
      <w:r w:rsidR="00284C87">
        <w:rPr>
          <w:sz w:val="22"/>
          <w:szCs w:val="22"/>
        </w:rPr>
        <w:t>wo</w:t>
      </w:r>
      <w:r w:rsidR="0066485D">
        <w:rPr>
          <w:sz w:val="22"/>
          <w:szCs w:val="22"/>
        </w:rPr>
        <w:t xml:space="preserve"> ongoing </w:t>
      </w:r>
      <w:r w:rsidR="00883E1A">
        <w:rPr>
          <w:sz w:val="22"/>
          <w:szCs w:val="22"/>
        </w:rPr>
        <w:t xml:space="preserve">trials </w:t>
      </w:r>
      <w:r w:rsidR="005C1636">
        <w:rPr>
          <w:sz w:val="22"/>
          <w:szCs w:val="22"/>
        </w:rPr>
        <w:t>comparing</w:t>
      </w:r>
      <w:r w:rsidR="00883E1A">
        <w:rPr>
          <w:sz w:val="22"/>
          <w:szCs w:val="22"/>
        </w:rPr>
        <w:t xml:space="preserve"> </w:t>
      </w:r>
      <w:r>
        <w:rPr>
          <w:sz w:val="22"/>
          <w:szCs w:val="22"/>
        </w:rPr>
        <w:t>a</w:t>
      </w:r>
      <w:r w:rsidR="00883E1A">
        <w:rPr>
          <w:sz w:val="22"/>
          <w:szCs w:val="22"/>
        </w:rPr>
        <w:t xml:space="preserve">pixaban with </w:t>
      </w:r>
      <w:r>
        <w:rPr>
          <w:sz w:val="22"/>
          <w:szCs w:val="22"/>
        </w:rPr>
        <w:t>a</w:t>
      </w:r>
      <w:r w:rsidR="00883E1A">
        <w:rPr>
          <w:sz w:val="22"/>
          <w:szCs w:val="22"/>
        </w:rPr>
        <w:t xml:space="preserve">spirin in secondary prevention of </w:t>
      </w:r>
      <w:r w:rsidR="005C1636">
        <w:rPr>
          <w:sz w:val="22"/>
          <w:szCs w:val="22"/>
        </w:rPr>
        <w:t>stroke</w:t>
      </w:r>
      <w:r>
        <w:rPr>
          <w:sz w:val="22"/>
          <w:szCs w:val="22"/>
        </w:rPr>
        <w:t xml:space="preserve">, one </w:t>
      </w:r>
      <w:r w:rsidR="00284C87">
        <w:rPr>
          <w:sz w:val="22"/>
          <w:szCs w:val="22"/>
        </w:rPr>
        <w:t>in cryptogenic stroke and atrial cardiopathy</w:t>
      </w:r>
      <w:r w:rsidR="00E54307">
        <w:rPr>
          <w:sz w:val="22"/>
          <w:szCs w:val="22"/>
        </w:rPr>
        <w:fldChar w:fldCharType="begin">
          <w:fldData xml:space="preserve">PEVuZE5vdGU+PENpdGU+PEF1dGhvcj5LYW1lbDwvQXV0aG9yPjxZZWFyPjIwMTk8L1llYXI+PFJl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</w:fldData>
        </w:fldChar>
      </w:r>
      <w:r w:rsidR="00EB4771">
        <w:rPr>
          <w:sz w:val="22"/>
          <w:szCs w:val="22"/>
        </w:rPr>
        <w:instrText xml:space="preserve"> ADDIN EN.CITE </w:instrText>
      </w:r>
      <w:r w:rsidR="00EB4771">
        <w:rPr>
          <w:sz w:val="22"/>
          <w:szCs w:val="22"/>
        </w:rPr>
        <w:fldChar w:fldCharType="begin">
          <w:fldData xml:space="preserve">PEVuZE5vdGU+PENpdGU+PEF1dGhvcj5LYW1lbDwvQXV0aG9yPjxZZWFyPjIwMTk8L1llYXI+PFJl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</w:fldData>
        </w:fldChar>
      </w:r>
      <w:r w:rsidR="00EB4771">
        <w:rPr>
          <w:sz w:val="22"/>
          <w:szCs w:val="22"/>
        </w:rPr>
        <w:instrText xml:space="preserve"> ADDIN EN.CITE.DATA </w:instrText>
      </w:r>
      <w:r w:rsidR="00EB4771">
        <w:rPr>
          <w:sz w:val="22"/>
          <w:szCs w:val="22"/>
        </w:rPr>
      </w:r>
      <w:r w:rsidR="00EB4771">
        <w:rPr>
          <w:sz w:val="22"/>
          <w:szCs w:val="22"/>
        </w:rPr>
        <w:fldChar w:fldCharType="end"/>
      </w:r>
      <w:r w:rsidR="00E54307">
        <w:rPr>
          <w:sz w:val="22"/>
          <w:szCs w:val="22"/>
        </w:rPr>
      </w:r>
      <w:r w:rsidR="00E54307">
        <w:rPr>
          <w:sz w:val="22"/>
          <w:szCs w:val="22"/>
        </w:rPr>
        <w:fldChar w:fldCharType="separate"/>
      </w:r>
      <w:r w:rsidR="00E54307">
        <w:rPr>
          <w:noProof/>
          <w:sz w:val="22"/>
          <w:szCs w:val="22"/>
        </w:rPr>
        <w:t>[19]</w:t>
      </w:r>
      <w:r w:rsidR="00E54307">
        <w:rPr>
          <w:sz w:val="22"/>
          <w:szCs w:val="22"/>
        </w:rPr>
        <w:fldChar w:fldCharType="end"/>
      </w:r>
      <w:r w:rsidR="00284C87">
        <w:rPr>
          <w:sz w:val="22"/>
          <w:szCs w:val="22"/>
        </w:rPr>
        <w:t xml:space="preserve"> </w:t>
      </w:r>
      <w:r>
        <w:rPr>
          <w:sz w:val="22"/>
          <w:szCs w:val="22"/>
        </w:rPr>
        <w:t>and the other in</w:t>
      </w:r>
      <w:r w:rsidR="00356AD2">
        <w:rPr>
          <w:sz w:val="22"/>
          <w:szCs w:val="22"/>
        </w:rPr>
        <w:t xml:space="preserve"> ESUS</w:t>
      </w:r>
      <w:r w:rsidR="00B57DA0">
        <w:rPr>
          <w:sz w:val="22"/>
          <w:szCs w:val="22"/>
        </w:rPr>
        <w:t xml:space="preserve"> with</w:t>
      </w:r>
      <w:r w:rsidR="00F06309">
        <w:rPr>
          <w:sz w:val="22"/>
          <w:szCs w:val="22"/>
        </w:rPr>
        <w:t xml:space="preserve"> insertable cardiac monitor</w:t>
      </w:r>
      <w:r w:rsidR="00B57DA0">
        <w:rPr>
          <w:sz w:val="22"/>
          <w:szCs w:val="22"/>
        </w:rPr>
        <w:t xml:space="preserve"> for AF</w:t>
      </w:r>
      <w:r w:rsidR="00774B62">
        <w:rPr>
          <w:sz w:val="22"/>
          <w:szCs w:val="22"/>
        </w:rPr>
        <w:t xml:space="preserve"> </w:t>
      </w:r>
      <w:r w:rsidR="00B36713">
        <w:rPr>
          <w:sz w:val="22"/>
          <w:szCs w:val="22"/>
        </w:rPr>
        <w:fldChar w:fldCharType="begin">
          <w:fldData xml:space="preserve">PEVuZE5vdGU+PENpdGU+PEF1dGhvcj5HZWlzbGVyPC9BdXRob3I+PFllYXI+MjAxNzwvWWVhcj48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</w:fldData>
        </w:fldChar>
      </w:r>
      <w:r w:rsidR="002143C8">
        <w:rPr>
          <w:sz w:val="22"/>
          <w:szCs w:val="22"/>
        </w:rPr>
        <w:instrText xml:space="preserve"> ADDIN EN.CITE </w:instrText>
      </w:r>
      <w:r w:rsidR="002143C8">
        <w:rPr>
          <w:sz w:val="22"/>
          <w:szCs w:val="22"/>
        </w:rPr>
        <w:fldChar w:fldCharType="begin">
          <w:fldData xml:space="preserve">PEVuZE5vdGU+PENpdGU+PEF1dGhvcj5HZWlzbGVyPC9BdXRob3I+PFllYXI+MjAxNzwvWWVhcj48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</w:fldData>
        </w:fldChar>
      </w:r>
      <w:r w:rsidR="002143C8">
        <w:rPr>
          <w:sz w:val="22"/>
          <w:szCs w:val="22"/>
        </w:rPr>
        <w:instrText xml:space="preserve"> ADDIN EN.CITE.DATA </w:instrText>
      </w:r>
      <w:r w:rsidR="002143C8">
        <w:rPr>
          <w:sz w:val="22"/>
          <w:szCs w:val="22"/>
        </w:rPr>
      </w:r>
      <w:r w:rsidR="002143C8">
        <w:rPr>
          <w:sz w:val="22"/>
          <w:szCs w:val="22"/>
        </w:rPr>
        <w:fldChar w:fldCharType="end"/>
      </w:r>
      <w:r w:rsidR="00B36713">
        <w:rPr>
          <w:sz w:val="22"/>
          <w:szCs w:val="22"/>
        </w:rPr>
      </w:r>
      <w:r w:rsidR="00B36713">
        <w:rPr>
          <w:sz w:val="22"/>
          <w:szCs w:val="22"/>
        </w:rPr>
        <w:fldChar w:fldCharType="separate"/>
      </w:r>
      <w:r w:rsidR="002143C8">
        <w:rPr>
          <w:noProof/>
          <w:sz w:val="22"/>
          <w:szCs w:val="22"/>
        </w:rPr>
        <w:t>[29]</w:t>
      </w:r>
      <w:r w:rsidR="00B36713">
        <w:rPr>
          <w:sz w:val="22"/>
          <w:szCs w:val="22"/>
        </w:rPr>
        <w:fldChar w:fldCharType="end"/>
      </w:r>
      <w:r w:rsidR="00B57DA0">
        <w:rPr>
          <w:sz w:val="22"/>
          <w:szCs w:val="22"/>
        </w:rPr>
        <w:t>. The</w:t>
      </w:r>
      <w:r w:rsidR="00087394">
        <w:rPr>
          <w:sz w:val="22"/>
          <w:szCs w:val="22"/>
        </w:rPr>
        <w:t>ir findings</w:t>
      </w:r>
      <w:r w:rsidR="00863CD7">
        <w:rPr>
          <w:sz w:val="22"/>
          <w:szCs w:val="22"/>
        </w:rPr>
        <w:t xml:space="preserve"> </w:t>
      </w:r>
      <w:r w:rsidR="006448D6">
        <w:rPr>
          <w:sz w:val="22"/>
          <w:szCs w:val="22"/>
        </w:rPr>
        <w:t xml:space="preserve">will </w:t>
      </w:r>
      <w:r w:rsidR="00053339">
        <w:rPr>
          <w:sz w:val="22"/>
          <w:szCs w:val="22"/>
        </w:rPr>
        <w:t xml:space="preserve">shed </w:t>
      </w:r>
      <w:r>
        <w:rPr>
          <w:sz w:val="22"/>
          <w:szCs w:val="22"/>
        </w:rPr>
        <w:t xml:space="preserve">more </w:t>
      </w:r>
      <w:r w:rsidR="00053339">
        <w:rPr>
          <w:sz w:val="22"/>
          <w:szCs w:val="22"/>
        </w:rPr>
        <w:t xml:space="preserve">light on </w:t>
      </w:r>
      <w:r>
        <w:rPr>
          <w:sz w:val="22"/>
          <w:szCs w:val="22"/>
        </w:rPr>
        <w:t>a more</w:t>
      </w:r>
      <w:r w:rsidR="005C419C">
        <w:rPr>
          <w:sz w:val="22"/>
          <w:szCs w:val="22"/>
        </w:rPr>
        <w:t xml:space="preserve"> individualized stroke prevention strategy for subgroups of</w:t>
      </w:r>
      <w:r w:rsidR="00172C22">
        <w:rPr>
          <w:sz w:val="22"/>
          <w:szCs w:val="22"/>
        </w:rPr>
        <w:t xml:space="preserve"> ESUS.</w:t>
      </w:r>
      <w:r w:rsidR="00863CD7">
        <w:rPr>
          <w:sz w:val="22"/>
          <w:szCs w:val="22"/>
        </w:rPr>
        <w:t xml:space="preserve"> </w:t>
      </w:r>
    </w:p>
    <w:p w14:paraId="30A46B43" w14:textId="77777777" w:rsidR="00277038" w:rsidRPr="00DA1076" w:rsidRDefault="00277038" w:rsidP="00225AB7">
      <w:pPr>
        <w:spacing w:line="480" w:lineRule="auto"/>
        <w:rPr>
          <w:sz w:val="22"/>
          <w:szCs w:val="22"/>
        </w:rPr>
      </w:pPr>
    </w:p>
    <w:p w14:paraId="1C48A9D2" w14:textId="77777777" w:rsidR="00765AEF" w:rsidRDefault="00765AEF" w:rsidP="00326DFF">
      <w:pPr>
        <w:rPr>
          <w:sz w:val="22"/>
          <w:szCs w:val="22"/>
        </w:rPr>
      </w:pPr>
    </w:p>
    <w:p w14:paraId="0697DC55" w14:textId="553964E7" w:rsidR="008D08FA" w:rsidRDefault="008D08FA" w:rsidP="00AF15BA">
      <w:pPr>
        <w:spacing w:line="480" w:lineRule="auto"/>
        <w:rPr>
          <w:sz w:val="22"/>
          <w:szCs w:val="22"/>
        </w:rPr>
        <w:sectPr w:rsidR="008D08FA" w:rsidSect="00F64815">
          <w:pgSz w:w="11906" w:h="16838"/>
          <w:pgMar w:top="1440" w:right="1797" w:bottom="1440" w:left="1797" w:header="851" w:footer="992" w:gutter="0"/>
          <w:cols w:space="425"/>
          <w:docGrid w:type="lines" w:linePitch="312"/>
        </w:sectPr>
      </w:pPr>
      <w:r w:rsidRPr="00DA1076">
        <w:rPr>
          <w:sz w:val="22"/>
          <w:szCs w:val="22"/>
        </w:rPr>
        <w:t xml:space="preserve">The optimal approach for </w:t>
      </w:r>
      <w:r>
        <w:rPr>
          <w:sz w:val="22"/>
          <w:szCs w:val="22"/>
        </w:rPr>
        <w:t xml:space="preserve">the </w:t>
      </w:r>
      <w:r w:rsidRPr="00DA1076">
        <w:rPr>
          <w:sz w:val="22"/>
          <w:szCs w:val="22"/>
        </w:rPr>
        <w:t xml:space="preserve">prevention of recurrent stroke </w:t>
      </w:r>
      <w:r>
        <w:rPr>
          <w:sz w:val="22"/>
          <w:szCs w:val="22"/>
        </w:rPr>
        <w:t xml:space="preserve">in ESUS </w:t>
      </w:r>
      <w:r w:rsidRPr="00DA1076">
        <w:rPr>
          <w:sz w:val="22"/>
          <w:szCs w:val="22"/>
        </w:rPr>
        <w:t>relate</w:t>
      </w:r>
      <w:r>
        <w:rPr>
          <w:sz w:val="22"/>
          <w:szCs w:val="22"/>
        </w:rPr>
        <w:t xml:space="preserve">s </w:t>
      </w:r>
      <w:r w:rsidRPr="00DA1076">
        <w:rPr>
          <w:sz w:val="22"/>
          <w:szCs w:val="22"/>
        </w:rPr>
        <w:t>to age</w:t>
      </w:r>
      <w:r>
        <w:rPr>
          <w:sz w:val="22"/>
          <w:szCs w:val="22"/>
        </w:rPr>
        <w:t xml:space="preserve"> </w:t>
      </w:r>
      <w:r>
        <w:rPr>
          <w:rFonts w:hint="eastAsia"/>
          <w:sz w:val="22"/>
          <w:szCs w:val="22"/>
        </w:rPr>
        <w:t>and</w:t>
      </w:r>
      <w:r>
        <w:rPr>
          <w:sz w:val="22"/>
          <w:szCs w:val="22"/>
        </w:rPr>
        <w:t xml:space="preserve"> addressing combined risk factors</w:t>
      </w:r>
      <w:r w:rsidRPr="00DA1076">
        <w:rPr>
          <w:sz w:val="22"/>
          <w:szCs w:val="22"/>
        </w:rPr>
        <w:t xml:space="preserve"> among those patients with ESUS.</w:t>
      </w:r>
      <w:r>
        <w:rPr>
          <w:sz w:val="22"/>
          <w:szCs w:val="22"/>
        </w:rPr>
        <w:fldChar w:fldCharType="begin">
          <w:fldData xml:space="preserve">PEVuZE5vdGU+PENpdGU+PEF1dGhvcj5IdmlpZDwvQXV0aG9yPjxZZWFyPjIwMTk8L1llYXI+PFJl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==
</w:fldData>
        </w:fldChar>
      </w:r>
      <w:r>
        <w:rPr>
          <w:sz w:val="22"/>
          <w:szCs w:val="22"/>
        </w:rPr>
        <w:instrText xml:space="preserve"> ADDIN EN.CITE </w:instrText>
      </w:r>
      <w:r>
        <w:rPr>
          <w:sz w:val="22"/>
          <w:szCs w:val="22"/>
        </w:rPr>
        <w:fldChar w:fldCharType="begin">
          <w:fldData xml:space="preserve">PEVuZE5vdGU+PENpdGU+PEF1dGhvcj5IdmlpZDwvQXV0aG9yPjxZZWFyPjIwMTk8L1llYXI+PFJl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==
</w:fldData>
        </w:fldChar>
      </w:r>
      <w:r>
        <w:rPr>
          <w:sz w:val="22"/>
          <w:szCs w:val="22"/>
        </w:rPr>
        <w:instrText xml:space="preserve"> ADDIN EN.CITE.DATA </w:instrText>
      </w:r>
      <w:r>
        <w:rPr>
          <w:sz w:val="22"/>
          <w:szCs w:val="22"/>
        </w:rPr>
      </w:r>
      <w:r>
        <w:rPr>
          <w:sz w:val="22"/>
          <w:szCs w:val="22"/>
        </w:rPr>
        <w:fldChar w:fldCharType="end"/>
      </w:r>
      <w:r>
        <w:rPr>
          <w:sz w:val="22"/>
          <w:szCs w:val="22"/>
        </w:rPr>
      </w:r>
      <w:r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[30]</w:t>
      </w:r>
      <w:r>
        <w:rPr>
          <w:sz w:val="22"/>
          <w:szCs w:val="22"/>
        </w:rPr>
        <w:fldChar w:fldCharType="end"/>
      </w:r>
      <w:r w:rsidRPr="00DA1076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 An integrated approach to stroke care facilitates a more holistic approach, especially since ESUS management is likely to involve multidisciplinary teams.  For example, </w:t>
      </w:r>
      <w:r w:rsidR="00456659">
        <w:rPr>
          <w:sz w:val="22"/>
          <w:szCs w:val="22"/>
        </w:rPr>
        <w:t xml:space="preserve">improved monitoring will aid detection of </w:t>
      </w:r>
      <w:r w:rsidR="00942FCE">
        <w:rPr>
          <w:sz w:val="22"/>
          <w:szCs w:val="22"/>
        </w:rPr>
        <w:t>associated AF, especially if we ‘look harder, look longer and look in more sophisticated ways</w:t>
      </w:r>
      <w:r w:rsidR="0034789A">
        <w:rPr>
          <w:sz w:val="22"/>
          <w:szCs w:val="22"/>
        </w:rPr>
        <w:fldChar w:fldCharType="begin"/>
      </w:r>
      <w:r w:rsidR="0034789A">
        <w:rPr>
          <w:sz w:val="22"/>
          <w:szCs w:val="22"/>
        </w:rPr>
        <w:instrText xml:space="preserve"> ADDIN EN.CITE &lt;EndNote&gt;&lt;Cite&gt;&lt;Author&gt;Gue&lt;/Author&gt;&lt;Year&gt;2020&lt;/Year&gt;&lt;RecNum&gt;85361&lt;/RecNum&gt;&lt;DisplayText&gt;[31]&lt;/DisplayText&gt;&lt;record&gt;&lt;rec-number&gt;85361&lt;/rec-number&gt;&lt;foreign-keys&gt;&lt;key app="EN" db-id="tr5rpssvb2xt0zes2r7pdfv5vxdepa99fpdr" timestamp="1606652391"&gt;85361&lt;/key&gt;&lt;/foreign-keys&gt;&lt;ref-type name="Journal Article"&gt;17&lt;/ref-type&gt;&lt;contributors&gt;&lt;authors&gt;&lt;author&gt;Gue, Y. X.&lt;/author&gt;&lt;author&gt;Potpara, T. S.&lt;/author&gt;&lt;author&gt;Lip, G. Y. H.&lt;/author&gt;&lt;/authors&gt;&lt;/contributors&gt;&lt;auth-address&gt;Liverpool Centre for Cardiovascular Science, University of Liverpool and Liverpool Heart &amp;amp; Chest Hospital, Liverpool, United Kingdom.&amp;#xD;Clinical Centre of Serbia &amp;amp; School of Medicine, Belgrade University, Belgrade, Serbia.&amp;#xD;Liverpool Centre for Cardiovascular Science, University of Liverpool and Liverpool Heart &amp;amp; Chest Hospital, Liverpool, United Kingdom, Gregory.Lip@liverpool.ac.uk.&amp;#xD;Aalborg Thrombosis Research Unit, Department of Clinical Medicine, Aalborg University, Aalborg, Denmark, Gregory.Lip@liverpool.ac.uk.&lt;/auth-address&gt;&lt;titles&gt;&lt;title&gt;Detection of Atrial Fibrillation on Stroke Units: Look Harder, Look Longer, Look in More Sophisticated Ways&lt;/title&gt;&lt;secondary-title&gt;Cerebrovasc Dis&lt;/secondary-title&gt;&lt;/titles&gt;&lt;periodical&gt;&lt;full-title&gt;Cerebrovasc Dis&lt;/full-title&gt;&lt;abbr-1&gt;Cerebrovascular diseases (Basel, Switzerland)&lt;/abbr-1&gt;&lt;/periodical&gt;&lt;pages&gt;656-658&lt;/pages&gt;&lt;volume&gt;49&lt;/volume&gt;&lt;number&gt;6&lt;/number&gt;&lt;edition&gt;2020/11/24&lt;/edition&gt;&lt;dates&gt;&lt;year&gt;2020&lt;/year&gt;&lt;pub-dates&gt;&lt;date&gt;Nov 23&lt;/date&gt;&lt;/pub-dates&gt;&lt;/dates&gt;&lt;isbn&gt;1421-9786 (Electronic)&amp;#xD;1015-9770 (Linking)&lt;/isbn&gt;&lt;accession-num&gt;33227784&lt;/accession-num&gt;&lt;urls&gt;&lt;related-urls&gt;&lt;url&gt;https://www.ncbi.nlm.nih.gov/pubmed/33227784&lt;/url&gt;&lt;/related-urls&gt;&lt;/urls&gt;&lt;electronic-resource-num&gt;10.1159/000512205&lt;/electronic-resource-num&gt;&lt;/record&gt;&lt;/Cite&gt;&lt;/EndNote&gt;</w:instrText>
      </w:r>
      <w:r w:rsidR="0034789A">
        <w:rPr>
          <w:sz w:val="22"/>
          <w:szCs w:val="22"/>
        </w:rPr>
        <w:fldChar w:fldCharType="separate"/>
      </w:r>
      <w:r w:rsidR="0034789A">
        <w:rPr>
          <w:noProof/>
          <w:sz w:val="22"/>
          <w:szCs w:val="22"/>
        </w:rPr>
        <w:t>[31]</w:t>
      </w:r>
      <w:r w:rsidR="0034789A">
        <w:rPr>
          <w:sz w:val="22"/>
          <w:szCs w:val="22"/>
        </w:rPr>
        <w:fldChar w:fldCharType="end"/>
      </w:r>
      <w:r w:rsidR="00942FCE">
        <w:rPr>
          <w:sz w:val="22"/>
          <w:szCs w:val="22"/>
        </w:rPr>
        <w:t xml:space="preserve">. </w:t>
      </w:r>
      <w:r w:rsidR="0034789A">
        <w:rPr>
          <w:sz w:val="22"/>
          <w:szCs w:val="22"/>
        </w:rPr>
        <w:t xml:space="preserve"> Indeed, an integrated approach to AF management is now recommended in guidelines, being associated with good long terms outcomes</w:t>
      </w:r>
      <w:r w:rsidR="0020712A">
        <w:rPr>
          <w:sz w:val="22"/>
          <w:szCs w:val="22"/>
        </w:rPr>
        <w:fldChar w:fldCharType="begin">
          <w:fldData xml:space="preserve">PEVuZE5vdGU+PENpdGU+PEF1dGhvcj5MaXA8L0F1dGhvcj48WWVhcj4yMDE3PC9ZZWFyPjxSZWNO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</w:fldData>
        </w:fldChar>
      </w:r>
      <w:r w:rsidR="0096217E">
        <w:rPr>
          <w:sz w:val="22"/>
          <w:szCs w:val="22"/>
        </w:rPr>
        <w:instrText xml:space="preserve"> ADDIN EN.CITE </w:instrText>
      </w:r>
      <w:r w:rsidR="0096217E">
        <w:rPr>
          <w:sz w:val="22"/>
          <w:szCs w:val="22"/>
        </w:rPr>
        <w:fldChar w:fldCharType="begin">
          <w:fldData xml:space="preserve">PEVuZE5vdGU+PENpdGU+PEF1dGhvcj5MaXA8L0F1dGhvcj48WWVhcj4yMDE3PC9ZZWFyPjxSZWNO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</w:fldData>
        </w:fldChar>
      </w:r>
      <w:r w:rsidR="0096217E">
        <w:rPr>
          <w:sz w:val="22"/>
          <w:szCs w:val="22"/>
        </w:rPr>
        <w:instrText xml:space="preserve"> ADDIN EN.CITE.DATA </w:instrText>
      </w:r>
      <w:r w:rsidR="0096217E">
        <w:rPr>
          <w:sz w:val="22"/>
          <w:szCs w:val="22"/>
        </w:rPr>
      </w:r>
      <w:r w:rsidR="0096217E">
        <w:rPr>
          <w:sz w:val="22"/>
          <w:szCs w:val="22"/>
        </w:rPr>
        <w:fldChar w:fldCharType="end"/>
      </w:r>
      <w:r w:rsidR="0020712A">
        <w:rPr>
          <w:sz w:val="22"/>
          <w:szCs w:val="22"/>
        </w:rPr>
      </w:r>
      <w:r w:rsidR="0020712A">
        <w:rPr>
          <w:sz w:val="22"/>
          <w:szCs w:val="22"/>
        </w:rPr>
        <w:fldChar w:fldCharType="separate"/>
      </w:r>
      <w:r w:rsidR="0096217E">
        <w:rPr>
          <w:noProof/>
          <w:sz w:val="22"/>
          <w:szCs w:val="22"/>
        </w:rPr>
        <w:t>[32-34]</w:t>
      </w:r>
      <w:r w:rsidR="0020712A">
        <w:rPr>
          <w:sz w:val="22"/>
          <w:szCs w:val="22"/>
        </w:rPr>
        <w:fldChar w:fldCharType="end"/>
      </w:r>
      <w:r w:rsidR="0034789A">
        <w:rPr>
          <w:sz w:val="22"/>
          <w:szCs w:val="22"/>
        </w:rPr>
        <w:t xml:space="preserve">.  </w:t>
      </w:r>
      <w:r>
        <w:rPr>
          <w:sz w:val="22"/>
          <w:szCs w:val="22"/>
        </w:rPr>
        <w:t>O</w:t>
      </w:r>
      <w:r w:rsidRPr="00DA1076">
        <w:rPr>
          <w:sz w:val="22"/>
          <w:szCs w:val="22"/>
        </w:rPr>
        <w:t xml:space="preserve">lder patients with ESUS might </w:t>
      </w:r>
      <w:r>
        <w:rPr>
          <w:sz w:val="22"/>
          <w:szCs w:val="22"/>
        </w:rPr>
        <w:t xml:space="preserve">possibly </w:t>
      </w:r>
      <w:r w:rsidRPr="00DA1076">
        <w:rPr>
          <w:sz w:val="22"/>
          <w:szCs w:val="22"/>
        </w:rPr>
        <w:t>benefit from an anticoagulation strategy, given increased comorbidities for thromboembolic risk over aging.</w:t>
      </w:r>
      <w:r w:rsidRPr="00DA1076">
        <w:rPr>
          <w:sz w:val="22"/>
          <w:szCs w:val="22"/>
        </w:rPr>
        <w:fldChar w:fldCharType="begin">
          <w:fldData xml:space="preserve">PEVuZE5vdGU+PENpdGU+PEF1dGhvcj5LYXNuZXI8L0F1dGhvcj48WWVhcj4yMDE4PC9ZZWFyPjxS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</w:fldData>
        </w:fldChar>
      </w:r>
      <w:r w:rsidR="0096217E">
        <w:rPr>
          <w:sz w:val="22"/>
          <w:szCs w:val="22"/>
        </w:rPr>
        <w:instrText xml:space="preserve"> ADDIN EN.CITE </w:instrText>
      </w:r>
      <w:r w:rsidR="0096217E">
        <w:rPr>
          <w:sz w:val="22"/>
          <w:szCs w:val="22"/>
        </w:rPr>
        <w:fldChar w:fldCharType="begin">
          <w:fldData xml:space="preserve">PEVuZE5vdGU+PENpdGU+PEF1dGhvcj5LYXNuZXI8L0F1dGhvcj48WWVhcj4yMDE4PC9ZZWFyPjxS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</w:fldData>
        </w:fldChar>
      </w:r>
      <w:r w:rsidR="0096217E">
        <w:rPr>
          <w:sz w:val="22"/>
          <w:szCs w:val="22"/>
        </w:rPr>
        <w:instrText xml:space="preserve"> ADDIN EN.CITE.DATA </w:instrText>
      </w:r>
      <w:r w:rsidR="0096217E">
        <w:rPr>
          <w:sz w:val="22"/>
          <w:szCs w:val="22"/>
        </w:rPr>
      </w:r>
      <w:r w:rsidR="0096217E">
        <w:rPr>
          <w:sz w:val="22"/>
          <w:szCs w:val="22"/>
        </w:rPr>
        <w:fldChar w:fldCharType="end"/>
      </w:r>
      <w:r w:rsidRPr="00DA1076">
        <w:rPr>
          <w:sz w:val="22"/>
          <w:szCs w:val="22"/>
        </w:rPr>
      </w:r>
      <w:r w:rsidRPr="00DA1076">
        <w:rPr>
          <w:sz w:val="22"/>
          <w:szCs w:val="22"/>
        </w:rPr>
        <w:fldChar w:fldCharType="separate"/>
      </w:r>
      <w:r w:rsidR="0096217E">
        <w:rPr>
          <w:noProof/>
          <w:sz w:val="22"/>
          <w:szCs w:val="22"/>
        </w:rPr>
        <w:t>[35]</w:t>
      </w:r>
      <w:r w:rsidRPr="00DA1076">
        <w:rPr>
          <w:sz w:val="22"/>
          <w:szCs w:val="22"/>
        </w:rPr>
        <w:fldChar w:fldCharType="end"/>
      </w:r>
      <w:r w:rsidR="00B722E0">
        <w:rPr>
          <w:sz w:val="22"/>
          <w:szCs w:val="22"/>
        </w:rPr>
        <w:t xml:space="preserve"> </w:t>
      </w:r>
      <w:r w:rsidR="003C5BED">
        <w:rPr>
          <w:sz w:val="22"/>
          <w:szCs w:val="22"/>
        </w:rPr>
        <w:t xml:space="preserve"> </w:t>
      </w:r>
      <w:r w:rsidR="00B722E0">
        <w:rPr>
          <w:sz w:val="22"/>
          <w:szCs w:val="22"/>
        </w:rPr>
        <w:t>Time will provide more evidence, to help guide the optimal approach to investigation and management of AF.</w:t>
      </w:r>
    </w:p>
    <w:p w14:paraId="295ACFD5" w14:textId="4691898F" w:rsidR="00326DFF" w:rsidRPr="00DA1076" w:rsidRDefault="00326DFF" w:rsidP="00326DFF">
      <w:pPr>
        <w:rPr>
          <w:b/>
          <w:bCs/>
          <w:sz w:val="22"/>
          <w:szCs w:val="22"/>
        </w:rPr>
      </w:pPr>
      <w:r w:rsidRPr="00DA1076">
        <w:rPr>
          <w:b/>
          <w:bCs/>
          <w:sz w:val="22"/>
          <w:szCs w:val="22"/>
        </w:rPr>
        <w:lastRenderedPageBreak/>
        <w:t>Reference</w:t>
      </w:r>
      <w:r w:rsidR="00765AEF">
        <w:rPr>
          <w:b/>
          <w:bCs/>
          <w:sz w:val="22"/>
          <w:szCs w:val="22"/>
        </w:rPr>
        <w:t>s</w:t>
      </w:r>
    </w:p>
    <w:p w14:paraId="1BE3F8F8" w14:textId="77777777" w:rsidR="00326DFF" w:rsidRPr="00DA1076" w:rsidRDefault="00326DFF" w:rsidP="00326DFF">
      <w:pPr>
        <w:rPr>
          <w:sz w:val="22"/>
          <w:szCs w:val="22"/>
        </w:rPr>
      </w:pPr>
    </w:p>
    <w:p w14:paraId="7A993931" w14:textId="77777777" w:rsidR="0096217E" w:rsidRPr="0096217E" w:rsidRDefault="00326DFF" w:rsidP="0096217E">
      <w:pPr>
        <w:pStyle w:val="EndNoteBibliography"/>
        <w:ind w:left="720" w:hanging="720"/>
      </w:pPr>
      <w:r w:rsidRPr="00DA1076">
        <w:rPr>
          <w:sz w:val="22"/>
          <w:szCs w:val="22"/>
        </w:rPr>
        <w:fldChar w:fldCharType="begin"/>
      </w:r>
      <w:r w:rsidRPr="00DA1076">
        <w:rPr>
          <w:sz w:val="22"/>
          <w:szCs w:val="22"/>
        </w:rPr>
        <w:instrText xml:space="preserve"> ADDIN EN.REFLIST </w:instrText>
      </w:r>
      <w:r w:rsidRPr="00DA1076">
        <w:rPr>
          <w:sz w:val="22"/>
          <w:szCs w:val="22"/>
        </w:rPr>
        <w:fldChar w:fldCharType="separate"/>
      </w:r>
      <w:r w:rsidR="0096217E" w:rsidRPr="0096217E">
        <w:t>1.</w:t>
      </w:r>
      <w:r w:rsidR="0096217E" w:rsidRPr="0096217E">
        <w:tab/>
        <w:t xml:space="preserve">Hart, R.G., et al., </w:t>
      </w:r>
      <w:r w:rsidR="0096217E" w:rsidRPr="0096217E">
        <w:rPr>
          <w:i/>
        </w:rPr>
        <w:t>Embolic strokes of undetermined source: the case for a new clinical construct.</w:t>
      </w:r>
      <w:r w:rsidR="0096217E" w:rsidRPr="0096217E">
        <w:t xml:space="preserve"> Lancet Neurol, 2014. </w:t>
      </w:r>
      <w:r w:rsidR="0096217E" w:rsidRPr="0096217E">
        <w:rPr>
          <w:b/>
        </w:rPr>
        <w:t>13</w:t>
      </w:r>
      <w:r w:rsidR="0096217E" w:rsidRPr="0096217E">
        <w:t>(4): p. 429-38.</w:t>
      </w:r>
    </w:p>
    <w:p w14:paraId="4474FDC8" w14:textId="77777777" w:rsidR="0096217E" w:rsidRPr="0096217E" w:rsidRDefault="0096217E" w:rsidP="0096217E">
      <w:pPr>
        <w:pStyle w:val="EndNoteBibliography"/>
        <w:ind w:left="720" w:hanging="720"/>
      </w:pPr>
      <w:r w:rsidRPr="0096217E">
        <w:t>2.</w:t>
      </w:r>
      <w:r w:rsidRPr="0096217E">
        <w:tab/>
        <w:t xml:space="preserve">Hart, R.G., et al., </w:t>
      </w:r>
      <w:r w:rsidRPr="0096217E">
        <w:rPr>
          <w:i/>
        </w:rPr>
        <w:t>Embolic Stroke of Undetermined Source: A Systematic Review and Clinical Update.</w:t>
      </w:r>
      <w:r w:rsidRPr="0096217E">
        <w:t xml:space="preserve"> Stroke, 2017. </w:t>
      </w:r>
      <w:r w:rsidRPr="0096217E">
        <w:rPr>
          <w:b/>
        </w:rPr>
        <w:t>48</w:t>
      </w:r>
      <w:r w:rsidRPr="0096217E">
        <w:t>(4): p. 867-872.</w:t>
      </w:r>
    </w:p>
    <w:p w14:paraId="3508199F" w14:textId="77777777" w:rsidR="0096217E" w:rsidRPr="0096217E" w:rsidRDefault="0096217E" w:rsidP="0096217E">
      <w:pPr>
        <w:pStyle w:val="EndNoteBibliography"/>
        <w:ind w:left="720" w:hanging="720"/>
      </w:pPr>
      <w:r w:rsidRPr="0096217E">
        <w:t>3.</w:t>
      </w:r>
      <w:r w:rsidRPr="0096217E">
        <w:tab/>
        <w:t xml:space="preserve">Kamel, H., et al., </w:t>
      </w:r>
      <w:r w:rsidRPr="0096217E">
        <w:rPr>
          <w:i/>
        </w:rPr>
        <w:t>Machine Learning Prediction of Stroke Mechanism in Embolic Strokes of Undetermined Source.</w:t>
      </w:r>
      <w:r w:rsidRPr="0096217E">
        <w:t xml:space="preserve"> Stroke, 2020. </w:t>
      </w:r>
      <w:r w:rsidRPr="0096217E">
        <w:rPr>
          <w:b/>
        </w:rPr>
        <w:t>51</w:t>
      </w:r>
      <w:r w:rsidRPr="0096217E">
        <w:t>(9): p. e203-e210.</w:t>
      </w:r>
    </w:p>
    <w:p w14:paraId="62C81C69" w14:textId="77777777" w:rsidR="0096217E" w:rsidRPr="0096217E" w:rsidRDefault="0096217E" w:rsidP="0096217E">
      <w:pPr>
        <w:pStyle w:val="EndNoteBibliography"/>
        <w:ind w:left="720" w:hanging="720"/>
      </w:pPr>
      <w:r w:rsidRPr="0096217E">
        <w:t>4.</w:t>
      </w:r>
      <w:r w:rsidRPr="0096217E">
        <w:tab/>
        <w:t xml:space="preserve">Israel, C., et al., </w:t>
      </w:r>
      <w:r w:rsidRPr="0096217E">
        <w:rPr>
          <w:i/>
        </w:rPr>
        <w:t>Detection of atrial fibrillation in patients with embolic stroke of undetermined source by prolonged monitoring with implantable loop recorders.</w:t>
      </w:r>
      <w:r w:rsidRPr="0096217E">
        <w:t xml:space="preserve"> Thromb Haemost, 2017. </w:t>
      </w:r>
      <w:r w:rsidRPr="0096217E">
        <w:rPr>
          <w:b/>
        </w:rPr>
        <w:t>117</w:t>
      </w:r>
      <w:r w:rsidRPr="0096217E">
        <w:t>(10): p. 1962-1969.</w:t>
      </w:r>
    </w:p>
    <w:p w14:paraId="7BFDEFD1" w14:textId="77777777" w:rsidR="0096217E" w:rsidRPr="0096217E" w:rsidRDefault="0096217E" w:rsidP="0096217E">
      <w:pPr>
        <w:pStyle w:val="EndNoteBibliography"/>
        <w:ind w:left="720" w:hanging="720"/>
      </w:pPr>
      <w:r w:rsidRPr="0096217E">
        <w:t>5.</w:t>
      </w:r>
      <w:r w:rsidRPr="0096217E">
        <w:tab/>
        <w:t xml:space="preserve">Schnabel, R.B., et al., </w:t>
      </w:r>
      <w:r w:rsidRPr="0096217E">
        <w:rPr>
          <w:i/>
        </w:rPr>
        <w:t>Searching for Atrial Fibrillation Poststroke: A White Paper of the AF-SCREEN International Collaboration.</w:t>
      </w:r>
      <w:r w:rsidRPr="0096217E">
        <w:t xml:space="preserve"> Circulation, 2019. </w:t>
      </w:r>
      <w:r w:rsidRPr="0096217E">
        <w:rPr>
          <w:b/>
        </w:rPr>
        <w:t>140</w:t>
      </w:r>
      <w:r w:rsidRPr="0096217E">
        <w:t>(22): p. 1834-1850.</w:t>
      </w:r>
    </w:p>
    <w:p w14:paraId="31396C00" w14:textId="77777777" w:rsidR="0096217E" w:rsidRPr="0096217E" w:rsidRDefault="0096217E" w:rsidP="0096217E">
      <w:pPr>
        <w:pStyle w:val="EndNoteBibliography"/>
        <w:ind w:left="720" w:hanging="720"/>
      </w:pPr>
      <w:r w:rsidRPr="0096217E">
        <w:t>6.</w:t>
      </w:r>
      <w:r w:rsidRPr="0096217E">
        <w:tab/>
        <w:t xml:space="preserve">Tomita, H., et al., </w:t>
      </w:r>
      <w:r w:rsidRPr="0096217E">
        <w:rPr>
          <w:i/>
        </w:rPr>
        <w:t>Covert atrial fibrillation and atrial high-rate episodes as a potential cause of embolic strokes of undetermined source: Their detection and possible management strategy.</w:t>
      </w:r>
      <w:r w:rsidRPr="0096217E">
        <w:t xml:space="preserve"> J Cardiol, 2018. </w:t>
      </w:r>
      <w:r w:rsidRPr="0096217E">
        <w:rPr>
          <w:b/>
        </w:rPr>
        <w:t>72</w:t>
      </w:r>
      <w:r w:rsidRPr="0096217E">
        <w:t>(1): p. 1-9.</w:t>
      </w:r>
    </w:p>
    <w:p w14:paraId="73DA420E" w14:textId="77777777" w:rsidR="0096217E" w:rsidRPr="0096217E" w:rsidRDefault="0096217E" w:rsidP="0096217E">
      <w:pPr>
        <w:pStyle w:val="EndNoteBibliography"/>
        <w:ind w:left="720" w:hanging="720"/>
      </w:pPr>
      <w:r w:rsidRPr="0096217E">
        <w:t>7.</w:t>
      </w:r>
      <w:r w:rsidRPr="0096217E">
        <w:tab/>
        <w:t xml:space="preserve">Nagle, R.E., B. Smith, and D.O. Williams, </w:t>
      </w:r>
      <w:r w:rsidRPr="0096217E">
        <w:rPr>
          <w:i/>
        </w:rPr>
        <w:t>Familial atrial cardiomyopathy with heart block.</w:t>
      </w:r>
      <w:r w:rsidRPr="0096217E">
        <w:t xml:space="preserve"> Br Heart J, 1972. </w:t>
      </w:r>
      <w:r w:rsidRPr="0096217E">
        <w:rPr>
          <w:b/>
        </w:rPr>
        <w:t>34</w:t>
      </w:r>
      <w:r w:rsidRPr="0096217E">
        <w:t>(2): p. 205.</w:t>
      </w:r>
    </w:p>
    <w:p w14:paraId="2FABAE1B" w14:textId="77777777" w:rsidR="0096217E" w:rsidRPr="0096217E" w:rsidRDefault="0096217E" w:rsidP="0096217E">
      <w:pPr>
        <w:pStyle w:val="EndNoteBibliography"/>
        <w:ind w:left="720" w:hanging="720"/>
      </w:pPr>
      <w:r w:rsidRPr="0096217E">
        <w:t>8.</w:t>
      </w:r>
      <w:r w:rsidRPr="0096217E">
        <w:tab/>
        <w:t xml:space="preserve">Goette, A., et al., </w:t>
      </w:r>
      <w:r w:rsidRPr="0096217E">
        <w:rPr>
          <w:i/>
        </w:rPr>
        <w:t>EHRA/HRS/APHRS/SOLAECE expert consensus on atrial cardiomyopathies: definition, characterization, and clinical implication.</w:t>
      </w:r>
      <w:r w:rsidRPr="0096217E">
        <w:t xml:space="preserve"> Europace, 2016. </w:t>
      </w:r>
      <w:r w:rsidRPr="0096217E">
        <w:rPr>
          <w:b/>
        </w:rPr>
        <w:t>18</w:t>
      </w:r>
      <w:r w:rsidRPr="0096217E">
        <w:t>(10): p. 1455-1490.</w:t>
      </w:r>
    </w:p>
    <w:p w14:paraId="6DBCF830" w14:textId="77777777" w:rsidR="0096217E" w:rsidRPr="0096217E" w:rsidRDefault="0096217E" w:rsidP="0096217E">
      <w:pPr>
        <w:pStyle w:val="EndNoteBibliography"/>
        <w:ind w:left="720" w:hanging="720"/>
      </w:pPr>
      <w:r w:rsidRPr="0096217E">
        <w:t>9.</w:t>
      </w:r>
      <w:r w:rsidRPr="0096217E">
        <w:tab/>
        <w:t xml:space="preserve">Arauz, A., et al., </w:t>
      </w:r>
      <w:r w:rsidRPr="0096217E">
        <w:rPr>
          <w:i/>
        </w:rPr>
        <w:t>Embolic stroke of undetermined source: Beyond atrial fibrillation.</w:t>
      </w:r>
      <w:r w:rsidRPr="0096217E">
        <w:t xml:space="preserve"> Neurologia, 2019.</w:t>
      </w:r>
    </w:p>
    <w:p w14:paraId="59C5F26C" w14:textId="77777777" w:rsidR="0096217E" w:rsidRPr="0096217E" w:rsidRDefault="0096217E" w:rsidP="0096217E">
      <w:pPr>
        <w:pStyle w:val="EndNoteBibliography"/>
        <w:ind w:left="720" w:hanging="720"/>
      </w:pPr>
      <w:r w:rsidRPr="0096217E">
        <w:t>10.</w:t>
      </w:r>
      <w:r w:rsidRPr="0096217E">
        <w:tab/>
        <w:t xml:space="preserve">Meisel, K., et al., </w:t>
      </w:r>
      <w:r w:rsidRPr="0096217E">
        <w:rPr>
          <w:i/>
        </w:rPr>
        <w:t>Embolic Stroke of Undetermined Source: A Population with Left Atrial Dysfunction.</w:t>
      </w:r>
      <w:r w:rsidRPr="0096217E">
        <w:t xml:space="preserve"> J Stroke Cerebrovasc Dis, 2019. </w:t>
      </w:r>
      <w:r w:rsidRPr="0096217E">
        <w:rPr>
          <w:b/>
        </w:rPr>
        <w:t>28</w:t>
      </w:r>
      <w:r w:rsidRPr="0096217E">
        <w:t>(7): p. 1891-1896.</w:t>
      </w:r>
    </w:p>
    <w:p w14:paraId="71493A1B" w14:textId="77777777" w:rsidR="0096217E" w:rsidRPr="0096217E" w:rsidRDefault="0096217E" w:rsidP="0096217E">
      <w:pPr>
        <w:pStyle w:val="EndNoteBibliography"/>
        <w:ind w:left="720" w:hanging="720"/>
      </w:pPr>
      <w:r w:rsidRPr="0096217E">
        <w:t>11.</w:t>
      </w:r>
      <w:r w:rsidRPr="0096217E">
        <w:tab/>
        <w:t xml:space="preserve">Overvad, T.F., et al., </w:t>
      </w:r>
      <w:r w:rsidRPr="0096217E">
        <w:rPr>
          <w:i/>
        </w:rPr>
        <w:t>Left atrial size and risk of stroke in patients in sinus rhythm. A systematic review.</w:t>
      </w:r>
      <w:r w:rsidRPr="0096217E">
        <w:t xml:space="preserve"> Thromb Haemost, 2016. </w:t>
      </w:r>
      <w:r w:rsidRPr="0096217E">
        <w:rPr>
          <w:b/>
        </w:rPr>
        <w:t>116</w:t>
      </w:r>
      <w:r w:rsidRPr="0096217E">
        <w:t>(2): p. 206-19.</w:t>
      </w:r>
    </w:p>
    <w:p w14:paraId="2613BFBA" w14:textId="77777777" w:rsidR="0096217E" w:rsidRPr="0096217E" w:rsidRDefault="0096217E" w:rsidP="0096217E">
      <w:pPr>
        <w:pStyle w:val="EndNoteBibliography"/>
        <w:ind w:left="720" w:hanging="720"/>
      </w:pPr>
      <w:r w:rsidRPr="0096217E">
        <w:t>12.</w:t>
      </w:r>
      <w:r w:rsidRPr="0096217E">
        <w:tab/>
        <w:t xml:space="preserve">Kamran, S., et al., </w:t>
      </w:r>
      <w:r w:rsidRPr="0096217E">
        <w:rPr>
          <w:i/>
        </w:rPr>
        <w:t>Left Heart Factors in Embolic Stroke of Undetermined Source in a Multiethnic Asian and North African Cohort.</w:t>
      </w:r>
      <w:r w:rsidRPr="0096217E">
        <w:t xml:space="preserve"> J Am Heart Assoc, 2020. </w:t>
      </w:r>
      <w:r w:rsidRPr="0096217E">
        <w:rPr>
          <w:b/>
        </w:rPr>
        <w:t>9</w:t>
      </w:r>
      <w:r w:rsidRPr="0096217E">
        <w:t>(15): p. e016534.</w:t>
      </w:r>
    </w:p>
    <w:p w14:paraId="65E23D68" w14:textId="77777777" w:rsidR="0096217E" w:rsidRPr="0096217E" w:rsidRDefault="0096217E" w:rsidP="0096217E">
      <w:pPr>
        <w:pStyle w:val="EndNoteBibliography"/>
        <w:ind w:left="720" w:hanging="720"/>
      </w:pPr>
      <w:r w:rsidRPr="0096217E">
        <w:t>13.</w:t>
      </w:r>
      <w:r w:rsidRPr="0096217E">
        <w:tab/>
        <w:t xml:space="preserve">Gąsiorek, P., et al., </w:t>
      </w:r>
      <w:r w:rsidRPr="0096217E">
        <w:rPr>
          <w:i/>
        </w:rPr>
        <w:t>Arterial Stiffness and Indices of Left Ventricular Diastolic Dysfunction in Patients with Embolic Stroke of Undetermined Etiology.</w:t>
      </w:r>
      <w:r w:rsidRPr="0096217E">
        <w:t xml:space="preserve"> Dis Markers, 2019. </w:t>
      </w:r>
      <w:r w:rsidRPr="0096217E">
        <w:rPr>
          <w:b/>
        </w:rPr>
        <w:t>2019</w:t>
      </w:r>
      <w:r w:rsidRPr="0096217E">
        <w:t>: p. 9636197.</w:t>
      </w:r>
    </w:p>
    <w:p w14:paraId="30FC2B0A" w14:textId="77777777" w:rsidR="0096217E" w:rsidRPr="0096217E" w:rsidRDefault="0096217E" w:rsidP="0096217E">
      <w:pPr>
        <w:pStyle w:val="EndNoteBibliography"/>
        <w:ind w:left="720" w:hanging="720"/>
      </w:pPr>
      <w:r w:rsidRPr="0096217E">
        <w:t>14.</w:t>
      </w:r>
      <w:r w:rsidRPr="0096217E">
        <w:tab/>
        <w:t xml:space="preserve">Ziegler, P.D., et al., </w:t>
      </w:r>
      <w:r w:rsidRPr="0096217E">
        <w:rPr>
          <w:i/>
        </w:rPr>
        <w:t>Detection of previously undiagnosed atrial fibrillation in patients with stroke risk factors and usefulness of continuous monitoring in primary stroke prevention.</w:t>
      </w:r>
      <w:r w:rsidRPr="0096217E">
        <w:t xml:space="preserve"> Am J Cardiol, 2012. </w:t>
      </w:r>
      <w:r w:rsidRPr="0096217E">
        <w:rPr>
          <w:b/>
        </w:rPr>
        <w:t>110</w:t>
      </w:r>
      <w:r w:rsidRPr="0096217E">
        <w:t>(9): p. 1309-14.</w:t>
      </w:r>
    </w:p>
    <w:p w14:paraId="4595FF28" w14:textId="77777777" w:rsidR="0096217E" w:rsidRPr="0096217E" w:rsidRDefault="0096217E" w:rsidP="0096217E">
      <w:pPr>
        <w:pStyle w:val="EndNoteBibliography"/>
        <w:ind w:left="720" w:hanging="720"/>
      </w:pPr>
      <w:r w:rsidRPr="0096217E">
        <w:t>15.</w:t>
      </w:r>
      <w:r w:rsidRPr="0096217E">
        <w:tab/>
        <w:t xml:space="preserve">Healey, J.S., et al., </w:t>
      </w:r>
      <w:r w:rsidRPr="0096217E">
        <w:rPr>
          <w:i/>
        </w:rPr>
        <w:t>Subclinical atrial fibrillation and the risk of stroke.</w:t>
      </w:r>
      <w:r w:rsidRPr="0096217E">
        <w:t xml:space="preserve"> N Engl J Med, 2012. </w:t>
      </w:r>
      <w:r w:rsidRPr="0096217E">
        <w:rPr>
          <w:b/>
        </w:rPr>
        <w:t>366</w:t>
      </w:r>
      <w:r w:rsidRPr="0096217E">
        <w:t>(2): p. 120-9.</w:t>
      </w:r>
    </w:p>
    <w:p w14:paraId="1AD3CFC4" w14:textId="77777777" w:rsidR="0096217E" w:rsidRPr="0096217E" w:rsidRDefault="0096217E" w:rsidP="0096217E">
      <w:pPr>
        <w:pStyle w:val="EndNoteBibliography"/>
        <w:ind w:left="720" w:hanging="720"/>
      </w:pPr>
      <w:r w:rsidRPr="0096217E">
        <w:t>16.</w:t>
      </w:r>
      <w:r w:rsidRPr="0096217E">
        <w:tab/>
        <w:t xml:space="preserve">Witt, C.T., et al., </w:t>
      </w:r>
      <w:r w:rsidRPr="0096217E">
        <w:rPr>
          <w:i/>
        </w:rPr>
        <w:t>Early detection of atrial high rate episodes predicts atrial fibrillation and thromboembolic events in patients with cardiac resynchronization therapy.</w:t>
      </w:r>
      <w:r w:rsidRPr="0096217E">
        <w:t xml:space="preserve"> Heart Rhythm, 2015. </w:t>
      </w:r>
      <w:r w:rsidRPr="0096217E">
        <w:rPr>
          <w:b/>
        </w:rPr>
        <w:t>12</w:t>
      </w:r>
      <w:r w:rsidRPr="0096217E">
        <w:t>(12): p. 2368-75.</w:t>
      </w:r>
    </w:p>
    <w:p w14:paraId="5CD9E6F1" w14:textId="77777777" w:rsidR="0096217E" w:rsidRPr="0096217E" w:rsidRDefault="0096217E" w:rsidP="0096217E">
      <w:pPr>
        <w:pStyle w:val="EndNoteBibliography"/>
        <w:ind w:left="720" w:hanging="720"/>
      </w:pPr>
      <w:r w:rsidRPr="0096217E">
        <w:t>17.</w:t>
      </w:r>
      <w:r w:rsidRPr="0096217E">
        <w:tab/>
        <w:t xml:space="preserve">Kamel, H., et al., </w:t>
      </w:r>
      <w:r w:rsidRPr="0096217E">
        <w:rPr>
          <w:i/>
        </w:rPr>
        <w:t>Atrial cardiopathy: a broadened concept of left atrial thromboembolism beyond atrial fibrillation.</w:t>
      </w:r>
      <w:r w:rsidRPr="0096217E">
        <w:t xml:space="preserve"> Future Cardiol, 2015. </w:t>
      </w:r>
      <w:r w:rsidRPr="0096217E">
        <w:rPr>
          <w:b/>
        </w:rPr>
        <w:t>11</w:t>
      </w:r>
      <w:r w:rsidRPr="0096217E">
        <w:t xml:space="preserve">(3): p. </w:t>
      </w:r>
      <w:r w:rsidRPr="0096217E">
        <w:lastRenderedPageBreak/>
        <w:t>323-31.</w:t>
      </w:r>
    </w:p>
    <w:p w14:paraId="02F58F8B" w14:textId="77777777" w:rsidR="0096217E" w:rsidRPr="0096217E" w:rsidRDefault="0096217E" w:rsidP="0096217E">
      <w:pPr>
        <w:pStyle w:val="EndNoteBibliography"/>
        <w:ind w:left="720" w:hanging="720"/>
      </w:pPr>
      <w:r w:rsidRPr="0096217E">
        <w:t>18.</w:t>
      </w:r>
      <w:r w:rsidRPr="0096217E">
        <w:tab/>
        <w:t xml:space="preserve">Potpara, T.S., et al., </w:t>
      </w:r>
      <w:r w:rsidRPr="0096217E">
        <w:rPr>
          <w:i/>
        </w:rPr>
        <w:t>The 4S-AF Scheme (Stroke Risk; Symptoms; Severity of Burden; Substrate): A Novel Approach to In-Depth Characterization (Rather than Classification) of Atrial Fibrillation.</w:t>
      </w:r>
      <w:r w:rsidRPr="0096217E">
        <w:t xml:space="preserve"> Thromb Haemost, 2020.</w:t>
      </w:r>
    </w:p>
    <w:p w14:paraId="3D494576" w14:textId="77777777" w:rsidR="0096217E" w:rsidRPr="0096217E" w:rsidRDefault="0096217E" w:rsidP="0096217E">
      <w:pPr>
        <w:pStyle w:val="EndNoteBibliography"/>
        <w:ind w:left="720" w:hanging="720"/>
      </w:pPr>
      <w:r w:rsidRPr="0096217E">
        <w:t>19.</w:t>
      </w:r>
      <w:r w:rsidRPr="0096217E">
        <w:tab/>
        <w:t xml:space="preserve">Kamel, H., et al., </w:t>
      </w:r>
      <w:r w:rsidRPr="0096217E">
        <w:rPr>
          <w:i/>
        </w:rPr>
        <w:t>The AtRial Cardiopathy and Antithrombotic Drugs In prevention After cryptogenic stroke randomized trial: Rationale and methods.</w:t>
      </w:r>
      <w:r w:rsidRPr="0096217E">
        <w:t xml:space="preserve"> Int J Stroke, 2019. </w:t>
      </w:r>
      <w:r w:rsidRPr="0096217E">
        <w:rPr>
          <w:b/>
        </w:rPr>
        <w:t>14</w:t>
      </w:r>
      <w:r w:rsidRPr="0096217E">
        <w:t>(2): p. 207-214.</w:t>
      </w:r>
    </w:p>
    <w:p w14:paraId="22A323F9" w14:textId="77777777" w:rsidR="0096217E" w:rsidRPr="0096217E" w:rsidRDefault="0096217E" w:rsidP="0096217E">
      <w:pPr>
        <w:pStyle w:val="EndNoteBibliography"/>
        <w:ind w:left="720" w:hanging="720"/>
      </w:pPr>
      <w:r w:rsidRPr="0096217E">
        <w:t>20.</w:t>
      </w:r>
      <w:r w:rsidRPr="0096217E">
        <w:tab/>
        <w:t xml:space="preserve">Lechat, P., et al., </w:t>
      </w:r>
      <w:r w:rsidRPr="0096217E">
        <w:rPr>
          <w:i/>
        </w:rPr>
        <w:t>Prevalence of patent foramen ovale in patients with stroke.</w:t>
      </w:r>
      <w:r w:rsidRPr="0096217E">
        <w:t xml:space="preserve"> N Engl J Med, 1988. </w:t>
      </w:r>
      <w:r w:rsidRPr="0096217E">
        <w:rPr>
          <w:b/>
        </w:rPr>
        <w:t>318</w:t>
      </w:r>
      <w:r w:rsidRPr="0096217E">
        <w:t>(18): p. 1148-52.</w:t>
      </w:r>
    </w:p>
    <w:p w14:paraId="2C3C0C26" w14:textId="77777777" w:rsidR="0096217E" w:rsidRPr="0096217E" w:rsidRDefault="0096217E" w:rsidP="0096217E">
      <w:pPr>
        <w:pStyle w:val="EndNoteBibliography"/>
        <w:ind w:left="720" w:hanging="720"/>
      </w:pPr>
      <w:r w:rsidRPr="0096217E">
        <w:t>21.</w:t>
      </w:r>
      <w:r w:rsidRPr="0096217E">
        <w:tab/>
        <w:t xml:space="preserve">Alsheikh-Ali, A.A., D.E. Thaler, and D.M. Kent, </w:t>
      </w:r>
      <w:r w:rsidRPr="0096217E">
        <w:rPr>
          <w:i/>
        </w:rPr>
        <w:t>Patent foramen ovale in cryptogenic stroke: incidental or pathogenic?</w:t>
      </w:r>
      <w:r w:rsidRPr="0096217E">
        <w:t xml:space="preserve"> Stroke, 2009. </w:t>
      </w:r>
      <w:r w:rsidRPr="0096217E">
        <w:rPr>
          <w:b/>
        </w:rPr>
        <w:t>40</w:t>
      </w:r>
      <w:r w:rsidRPr="0096217E">
        <w:t>(7): p. 2349-55.</w:t>
      </w:r>
    </w:p>
    <w:p w14:paraId="0DE08FF3" w14:textId="77777777" w:rsidR="0096217E" w:rsidRPr="0096217E" w:rsidRDefault="0096217E" w:rsidP="0096217E">
      <w:pPr>
        <w:pStyle w:val="EndNoteBibliography"/>
        <w:ind w:left="720" w:hanging="720"/>
      </w:pPr>
      <w:r w:rsidRPr="0096217E">
        <w:t>22.</w:t>
      </w:r>
      <w:r w:rsidRPr="0096217E">
        <w:tab/>
        <w:t xml:space="preserve">Mazzucco, S., et al., </w:t>
      </w:r>
      <w:r w:rsidRPr="0096217E">
        <w:rPr>
          <w:i/>
        </w:rPr>
        <w:t>Prevalence of patent foramen ovale in cryptogenic transient ischaemic attack and non-disabling stroke at older ages: a population-based study, systematic review, and meta-analysis.</w:t>
      </w:r>
      <w:r w:rsidRPr="0096217E">
        <w:t xml:space="preserve"> Lancet Neurol, 2018. </w:t>
      </w:r>
      <w:r w:rsidRPr="0096217E">
        <w:rPr>
          <w:b/>
        </w:rPr>
        <w:t>17</w:t>
      </w:r>
      <w:r w:rsidRPr="0096217E">
        <w:t>(7): p. 609-617.</w:t>
      </w:r>
    </w:p>
    <w:p w14:paraId="56FD0418" w14:textId="77777777" w:rsidR="0096217E" w:rsidRPr="0096217E" w:rsidRDefault="0096217E" w:rsidP="0096217E">
      <w:pPr>
        <w:pStyle w:val="EndNoteBibliography"/>
        <w:ind w:left="720" w:hanging="720"/>
      </w:pPr>
      <w:r w:rsidRPr="0096217E">
        <w:t>23.</w:t>
      </w:r>
      <w:r w:rsidRPr="0096217E">
        <w:tab/>
        <w:t xml:space="preserve">Leventis, I.A., et al., </w:t>
      </w:r>
      <w:r w:rsidRPr="0096217E">
        <w:rPr>
          <w:i/>
        </w:rPr>
        <w:t>Atrial Cardiopathy and Likely Pathogenic Patent Foramen Ovale in Embolic Stroke of Undetermined Source.</w:t>
      </w:r>
      <w:r w:rsidRPr="0096217E">
        <w:t xml:space="preserve"> Thromb Haemost, 2020.</w:t>
      </w:r>
    </w:p>
    <w:p w14:paraId="76AF2197" w14:textId="77777777" w:rsidR="0096217E" w:rsidRPr="0096217E" w:rsidRDefault="0096217E" w:rsidP="0096217E">
      <w:pPr>
        <w:pStyle w:val="EndNoteBibliography"/>
        <w:ind w:left="720" w:hanging="720"/>
      </w:pPr>
      <w:r w:rsidRPr="0096217E">
        <w:t>24.</w:t>
      </w:r>
      <w:r w:rsidRPr="0096217E">
        <w:tab/>
        <w:t xml:space="preserve">Lattanzi, S., et al., </w:t>
      </w:r>
      <w:r w:rsidRPr="0096217E">
        <w:rPr>
          <w:i/>
        </w:rPr>
        <w:t>Clinical phenotypes of embolic strokes of undetermined source.</w:t>
      </w:r>
      <w:r w:rsidRPr="0096217E">
        <w:t xml:space="preserve"> Neurol Sci, 2020.</w:t>
      </w:r>
    </w:p>
    <w:p w14:paraId="4FDA0F80" w14:textId="77777777" w:rsidR="0096217E" w:rsidRPr="0096217E" w:rsidRDefault="0096217E" w:rsidP="0096217E">
      <w:pPr>
        <w:pStyle w:val="EndNoteBibliography"/>
        <w:ind w:left="720" w:hanging="720"/>
      </w:pPr>
      <w:r w:rsidRPr="0096217E">
        <w:t>25.</w:t>
      </w:r>
      <w:r w:rsidRPr="0096217E">
        <w:tab/>
        <w:t xml:space="preserve">Ntaios, G., et al., </w:t>
      </w:r>
      <w:r w:rsidRPr="0096217E">
        <w:rPr>
          <w:i/>
        </w:rPr>
        <w:t>Data-driven machine-learning analysis of potential embolic sources in embolic stroke of undetermined source.</w:t>
      </w:r>
      <w:r w:rsidRPr="0096217E">
        <w:t xml:space="preserve"> Eur J Neurol, 2020.</w:t>
      </w:r>
    </w:p>
    <w:p w14:paraId="3A96B8B9" w14:textId="77777777" w:rsidR="0096217E" w:rsidRPr="0096217E" w:rsidRDefault="0096217E" w:rsidP="0096217E">
      <w:pPr>
        <w:pStyle w:val="EndNoteBibliography"/>
        <w:ind w:left="720" w:hanging="720"/>
      </w:pPr>
      <w:r w:rsidRPr="0096217E">
        <w:t>26.</w:t>
      </w:r>
      <w:r w:rsidRPr="0096217E">
        <w:tab/>
        <w:t xml:space="preserve">Ntaios, G., </w:t>
      </w:r>
      <w:r w:rsidRPr="0096217E">
        <w:rPr>
          <w:i/>
        </w:rPr>
        <w:t>Embolic Stroke of Undetermined Source: JACC Review Topic of the Week.</w:t>
      </w:r>
      <w:r w:rsidRPr="0096217E">
        <w:t xml:space="preserve"> J Am Coll Cardiol, 2020. </w:t>
      </w:r>
      <w:r w:rsidRPr="0096217E">
        <w:rPr>
          <w:b/>
        </w:rPr>
        <w:t>75</w:t>
      </w:r>
      <w:r w:rsidRPr="0096217E">
        <w:t>(3): p. 333-340.</w:t>
      </w:r>
    </w:p>
    <w:p w14:paraId="0D259907" w14:textId="77777777" w:rsidR="0096217E" w:rsidRPr="0096217E" w:rsidRDefault="0096217E" w:rsidP="0096217E">
      <w:pPr>
        <w:pStyle w:val="EndNoteBibliography"/>
        <w:ind w:left="720" w:hanging="720"/>
      </w:pPr>
      <w:r w:rsidRPr="0096217E">
        <w:t>27.</w:t>
      </w:r>
      <w:r w:rsidRPr="0096217E">
        <w:tab/>
        <w:t xml:space="preserve">Hart, R.G., et al., </w:t>
      </w:r>
      <w:r w:rsidRPr="0096217E">
        <w:rPr>
          <w:i/>
        </w:rPr>
        <w:t>Rivaroxaban for Stroke Prevention after Embolic Stroke of Undetermined Source.</w:t>
      </w:r>
      <w:r w:rsidRPr="0096217E">
        <w:t xml:space="preserve"> N Engl J Med, 2018. </w:t>
      </w:r>
      <w:r w:rsidRPr="0096217E">
        <w:rPr>
          <w:b/>
        </w:rPr>
        <w:t>378</w:t>
      </w:r>
      <w:r w:rsidRPr="0096217E">
        <w:t>(23): p. 2191-2201.</w:t>
      </w:r>
    </w:p>
    <w:p w14:paraId="71409C01" w14:textId="77777777" w:rsidR="0096217E" w:rsidRPr="0096217E" w:rsidRDefault="0096217E" w:rsidP="0096217E">
      <w:pPr>
        <w:pStyle w:val="EndNoteBibliography"/>
        <w:ind w:left="720" w:hanging="720"/>
      </w:pPr>
      <w:r w:rsidRPr="0096217E">
        <w:t>28.</w:t>
      </w:r>
      <w:r w:rsidRPr="0096217E">
        <w:tab/>
        <w:t xml:space="preserve">Diener, H.C., et al., </w:t>
      </w:r>
      <w:r w:rsidRPr="0096217E">
        <w:rPr>
          <w:i/>
        </w:rPr>
        <w:t>Dabigatran for Prevention of Stroke after Embolic Stroke of Undetermined Source.</w:t>
      </w:r>
      <w:r w:rsidRPr="0096217E">
        <w:t xml:space="preserve"> N Engl J Med, 2019. </w:t>
      </w:r>
      <w:r w:rsidRPr="0096217E">
        <w:rPr>
          <w:b/>
        </w:rPr>
        <w:t>380</w:t>
      </w:r>
      <w:r w:rsidRPr="0096217E">
        <w:t>(20): p. 1906-1917.</w:t>
      </w:r>
    </w:p>
    <w:p w14:paraId="666DEB3E" w14:textId="77777777" w:rsidR="0096217E" w:rsidRPr="0096217E" w:rsidRDefault="0096217E" w:rsidP="0096217E">
      <w:pPr>
        <w:pStyle w:val="EndNoteBibliography"/>
        <w:ind w:left="720" w:hanging="720"/>
      </w:pPr>
      <w:r w:rsidRPr="0096217E">
        <w:t>29.</w:t>
      </w:r>
      <w:r w:rsidRPr="0096217E">
        <w:tab/>
        <w:t xml:space="preserve">Geisler, T., et al., </w:t>
      </w:r>
      <w:r w:rsidRPr="0096217E">
        <w:rPr>
          <w:i/>
        </w:rPr>
        <w:t>Apixaban for treatment of embolic stroke of undetermined source (ATTICUS randomized trial): Rationale and study design.</w:t>
      </w:r>
      <w:r w:rsidRPr="0096217E">
        <w:t xml:space="preserve"> Int J Stroke, 2017. </w:t>
      </w:r>
      <w:r w:rsidRPr="0096217E">
        <w:rPr>
          <w:b/>
        </w:rPr>
        <w:t>12</w:t>
      </w:r>
      <w:r w:rsidRPr="0096217E">
        <w:t>(9): p. 985-990.</w:t>
      </w:r>
    </w:p>
    <w:p w14:paraId="4DD75F96" w14:textId="77777777" w:rsidR="0096217E" w:rsidRPr="0096217E" w:rsidRDefault="0096217E" w:rsidP="0096217E">
      <w:pPr>
        <w:pStyle w:val="EndNoteBibliography"/>
        <w:ind w:left="720" w:hanging="720"/>
      </w:pPr>
      <w:r w:rsidRPr="0096217E">
        <w:t>30.</w:t>
      </w:r>
      <w:r w:rsidRPr="0096217E">
        <w:tab/>
        <w:t xml:space="preserve">Hviid, C.V.B., C.Z. Simonsen, and A.M. Hvas, </w:t>
      </w:r>
      <w:r w:rsidRPr="0096217E">
        <w:rPr>
          <w:i/>
        </w:rPr>
        <w:t>Recurrence Risk in Patients with Cryptogenic Stroke, Patent Foramen Ovale, and Thrombophilia: A Systematic Review and Meta-Analysis.</w:t>
      </w:r>
      <w:r w:rsidRPr="0096217E">
        <w:t xml:space="preserve"> Thromb Haemost, 2019. </w:t>
      </w:r>
      <w:r w:rsidRPr="0096217E">
        <w:rPr>
          <w:b/>
        </w:rPr>
        <w:t>119</w:t>
      </w:r>
      <w:r w:rsidRPr="0096217E">
        <w:t>(11): p. 1839-1848.</w:t>
      </w:r>
    </w:p>
    <w:p w14:paraId="142A76EC" w14:textId="77777777" w:rsidR="0096217E" w:rsidRPr="0096217E" w:rsidRDefault="0096217E" w:rsidP="0096217E">
      <w:pPr>
        <w:pStyle w:val="EndNoteBibliography"/>
        <w:ind w:left="720" w:hanging="720"/>
      </w:pPr>
      <w:r w:rsidRPr="0096217E">
        <w:t>31.</w:t>
      </w:r>
      <w:r w:rsidRPr="0096217E">
        <w:tab/>
        <w:t xml:space="preserve">Gue, Y.X., T.S. Potpara, and G.Y.H. Lip, </w:t>
      </w:r>
      <w:r w:rsidRPr="0096217E">
        <w:rPr>
          <w:i/>
        </w:rPr>
        <w:t>Detection of Atrial Fibrillation on Stroke Units: Look Harder, Look Longer, Look in More Sophisticated Ways.</w:t>
      </w:r>
      <w:r w:rsidRPr="0096217E">
        <w:t xml:space="preserve"> Cerebrovasc Dis, 2020. </w:t>
      </w:r>
      <w:r w:rsidRPr="0096217E">
        <w:rPr>
          <w:b/>
        </w:rPr>
        <w:t>49</w:t>
      </w:r>
      <w:r w:rsidRPr="0096217E">
        <w:t>(6): p. 656-658.</w:t>
      </w:r>
    </w:p>
    <w:p w14:paraId="301123CC" w14:textId="77777777" w:rsidR="0096217E" w:rsidRPr="0096217E" w:rsidRDefault="0096217E" w:rsidP="0096217E">
      <w:pPr>
        <w:pStyle w:val="EndNoteBibliography"/>
        <w:ind w:left="720" w:hanging="720"/>
      </w:pPr>
      <w:r w:rsidRPr="0096217E">
        <w:t>32.</w:t>
      </w:r>
      <w:r w:rsidRPr="0096217E">
        <w:tab/>
        <w:t xml:space="preserve">Lip, G.Y.H., </w:t>
      </w:r>
      <w:r w:rsidRPr="0096217E">
        <w:rPr>
          <w:i/>
        </w:rPr>
        <w:t>The ABC pathway: an integrated approach to improve AF management.</w:t>
      </w:r>
      <w:r w:rsidRPr="0096217E">
        <w:t xml:space="preserve"> Nat Rev Cardiol, 2017. </w:t>
      </w:r>
      <w:r w:rsidRPr="0096217E">
        <w:rPr>
          <w:b/>
        </w:rPr>
        <w:t>14</w:t>
      </w:r>
      <w:r w:rsidRPr="0096217E">
        <w:t>(11): p. 627-628.</w:t>
      </w:r>
    </w:p>
    <w:p w14:paraId="69648124" w14:textId="77777777" w:rsidR="0096217E" w:rsidRPr="0096217E" w:rsidRDefault="0096217E" w:rsidP="0096217E">
      <w:pPr>
        <w:pStyle w:val="EndNoteBibliography"/>
        <w:ind w:left="720" w:hanging="720"/>
      </w:pPr>
      <w:r w:rsidRPr="0096217E">
        <w:t>33.</w:t>
      </w:r>
      <w:r w:rsidRPr="0096217E">
        <w:tab/>
        <w:t xml:space="preserve">Guo, Y., et al., </w:t>
      </w:r>
      <w:r w:rsidRPr="0096217E">
        <w:rPr>
          <w:i/>
        </w:rPr>
        <w:t>Mobile health technology-supported atrial fibrillation screening and integrated care: A report from the mAFA-II trial Long-term Extension Cohort.</w:t>
      </w:r>
      <w:r w:rsidRPr="0096217E">
        <w:t xml:space="preserve"> Eur J Intern Med, 2020.</w:t>
      </w:r>
    </w:p>
    <w:p w14:paraId="40CE9ED7" w14:textId="77777777" w:rsidR="0096217E" w:rsidRPr="0096217E" w:rsidRDefault="0096217E" w:rsidP="0096217E">
      <w:pPr>
        <w:pStyle w:val="EndNoteBibliography"/>
        <w:ind w:left="720" w:hanging="720"/>
      </w:pPr>
      <w:r w:rsidRPr="0096217E">
        <w:t>34.</w:t>
      </w:r>
      <w:r w:rsidRPr="0096217E">
        <w:tab/>
        <w:t xml:space="preserve">Hindricks, G., et al., </w:t>
      </w:r>
      <w:r w:rsidRPr="0096217E">
        <w:rPr>
          <w:i/>
        </w:rPr>
        <w:t>2020 ESC Guidelines for the diagnosis and management of atrial fibrillation developed in collaboration with the European Association of Cardio-Thoracic Surgery (EACTS).</w:t>
      </w:r>
      <w:r w:rsidRPr="0096217E">
        <w:t xml:space="preserve"> Eur Heart J, 2020.</w:t>
      </w:r>
    </w:p>
    <w:p w14:paraId="4C2B6C06" w14:textId="77777777" w:rsidR="0096217E" w:rsidRPr="0096217E" w:rsidRDefault="0096217E" w:rsidP="0096217E">
      <w:pPr>
        <w:pStyle w:val="EndNoteBibliography"/>
        <w:ind w:left="720" w:hanging="720"/>
      </w:pPr>
      <w:r w:rsidRPr="0096217E">
        <w:lastRenderedPageBreak/>
        <w:t>35.</w:t>
      </w:r>
      <w:r w:rsidRPr="0096217E">
        <w:tab/>
        <w:t xml:space="preserve">Kasner, S.E., et al., </w:t>
      </w:r>
      <w:r w:rsidRPr="0096217E">
        <w:rPr>
          <w:i/>
        </w:rPr>
        <w:t>Rivaroxaban or aspirin for patent foramen ovale and embolic stroke of undetermined source: a prespecified subgroup analysis from the NAVIGATE ESUS trial.</w:t>
      </w:r>
      <w:r w:rsidRPr="0096217E">
        <w:t xml:space="preserve"> Lancet Neurol, 2018. </w:t>
      </w:r>
      <w:r w:rsidRPr="0096217E">
        <w:rPr>
          <w:b/>
        </w:rPr>
        <w:t>17</w:t>
      </w:r>
      <w:r w:rsidRPr="0096217E">
        <w:t>(12): p. 1053-1060.</w:t>
      </w:r>
    </w:p>
    <w:p w14:paraId="39A3FD3C" w14:textId="77777777" w:rsidR="0096217E" w:rsidRPr="0096217E" w:rsidRDefault="0096217E" w:rsidP="0096217E">
      <w:pPr>
        <w:pStyle w:val="EndNoteBibliography"/>
        <w:ind w:left="720" w:hanging="720"/>
      </w:pPr>
      <w:r w:rsidRPr="0096217E">
        <w:t>36.</w:t>
      </w:r>
      <w:r w:rsidRPr="0096217E">
        <w:tab/>
        <w:t xml:space="preserve">Kamel, H., et al., </w:t>
      </w:r>
      <w:r w:rsidRPr="0096217E">
        <w:rPr>
          <w:i/>
        </w:rPr>
        <w:t>Electrocardiographic left atrial abnormality and stroke subtype in the atherosclerosis risk in communities study.</w:t>
      </w:r>
      <w:r w:rsidRPr="0096217E">
        <w:t xml:space="preserve"> Ann Neurol, 2015. </w:t>
      </w:r>
      <w:r w:rsidRPr="0096217E">
        <w:rPr>
          <w:b/>
        </w:rPr>
        <w:t>78</w:t>
      </w:r>
      <w:r w:rsidRPr="0096217E">
        <w:t>(5): p. 670-8.</w:t>
      </w:r>
    </w:p>
    <w:p w14:paraId="46B9DCB0" w14:textId="77777777" w:rsidR="0096217E" w:rsidRPr="0096217E" w:rsidRDefault="0096217E" w:rsidP="0096217E">
      <w:pPr>
        <w:pStyle w:val="EndNoteBibliography"/>
        <w:ind w:left="720" w:hanging="720"/>
      </w:pPr>
      <w:r w:rsidRPr="0096217E">
        <w:t>37.</w:t>
      </w:r>
      <w:r w:rsidRPr="0096217E">
        <w:tab/>
        <w:t xml:space="preserve">Kamel, H., et al., </w:t>
      </w:r>
      <w:r w:rsidRPr="0096217E">
        <w:rPr>
          <w:i/>
        </w:rPr>
        <w:t>Electrocardiographic Left Atrial Abnormality and Risk of Stroke: Northern Manhattan Study.</w:t>
      </w:r>
      <w:r w:rsidRPr="0096217E">
        <w:t xml:space="preserve"> Stroke, 2015. </w:t>
      </w:r>
      <w:r w:rsidRPr="0096217E">
        <w:rPr>
          <w:b/>
        </w:rPr>
        <w:t>46</w:t>
      </w:r>
      <w:r w:rsidRPr="0096217E">
        <w:t>(11): p. 3208-12.</w:t>
      </w:r>
    </w:p>
    <w:p w14:paraId="4617760B" w14:textId="77777777" w:rsidR="0096217E" w:rsidRPr="0096217E" w:rsidRDefault="0096217E" w:rsidP="0096217E">
      <w:pPr>
        <w:pStyle w:val="EndNoteBibliography"/>
        <w:ind w:left="720" w:hanging="720"/>
      </w:pPr>
      <w:r w:rsidRPr="0096217E">
        <w:t>38.</w:t>
      </w:r>
      <w:r w:rsidRPr="0096217E">
        <w:tab/>
        <w:t xml:space="preserve">Kim, J.W., et al., </w:t>
      </w:r>
      <w:r w:rsidRPr="0096217E">
        <w:rPr>
          <w:i/>
        </w:rPr>
        <w:t>Association between the amount of right-to-left shunt and infarct patterns in patients with cryptogenic embolic stroke: a transcranial Doppler study.</w:t>
      </w:r>
      <w:r w:rsidRPr="0096217E">
        <w:t xml:space="preserve"> Int J Stroke, 2013. </w:t>
      </w:r>
      <w:r w:rsidRPr="0096217E">
        <w:rPr>
          <w:b/>
        </w:rPr>
        <w:t>8</w:t>
      </w:r>
      <w:r w:rsidRPr="0096217E">
        <w:t>(8): p. 657-62.</w:t>
      </w:r>
    </w:p>
    <w:p w14:paraId="4B6AC378" w14:textId="77777777" w:rsidR="0096217E" w:rsidRPr="0096217E" w:rsidRDefault="0096217E" w:rsidP="0096217E">
      <w:pPr>
        <w:pStyle w:val="EndNoteBibliography"/>
        <w:ind w:left="720" w:hanging="720"/>
      </w:pPr>
      <w:r w:rsidRPr="0096217E">
        <w:t>39.</w:t>
      </w:r>
      <w:r w:rsidRPr="0096217E">
        <w:tab/>
        <w:t xml:space="preserve">Ntaios, G., et al., </w:t>
      </w:r>
      <w:r w:rsidRPr="0096217E">
        <w:rPr>
          <w:i/>
        </w:rPr>
        <w:t>Embolic strokes of undetermined source in the athens stroke registry: a descriptive analysis.</w:t>
      </w:r>
      <w:r w:rsidRPr="0096217E">
        <w:t xml:space="preserve"> Stroke, 2015. </w:t>
      </w:r>
      <w:r w:rsidRPr="0096217E">
        <w:rPr>
          <w:b/>
        </w:rPr>
        <w:t>46</w:t>
      </w:r>
      <w:r w:rsidRPr="0096217E">
        <w:t>(1): p. 176-81.</w:t>
      </w:r>
    </w:p>
    <w:p w14:paraId="1017A039" w14:textId="77777777" w:rsidR="0096217E" w:rsidRPr="0096217E" w:rsidRDefault="0096217E" w:rsidP="0096217E">
      <w:pPr>
        <w:pStyle w:val="EndNoteBibliography"/>
        <w:ind w:left="720" w:hanging="720"/>
      </w:pPr>
      <w:r w:rsidRPr="0096217E">
        <w:t>40.</w:t>
      </w:r>
      <w:r w:rsidRPr="0096217E">
        <w:tab/>
        <w:t xml:space="preserve">Umemura, T., et al., </w:t>
      </w:r>
      <w:r w:rsidRPr="0096217E">
        <w:rPr>
          <w:i/>
        </w:rPr>
        <w:t>Importance of Finding Embolic Sources for Patients with Embolic Stroke of Undetermined Source.</w:t>
      </w:r>
      <w:r w:rsidRPr="0096217E">
        <w:t xml:space="preserve"> J Stroke Cerebrovasc Dis, 2019. </w:t>
      </w:r>
      <w:r w:rsidRPr="0096217E">
        <w:rPr>
          <w:b/>
        </w:rPr>
        <w:t>28</w:t>
      </w:r>
      <w:r w:rsidRPr="0096217E">
        <w:t>(7): p. 1810-1815.</w:t>
      </w:r>
    </w:p>
    <w:p w14:paraId="6571617C" w14:textId="77777777" w:rsidR="0096217E" w:rsidRPr="0096217E" w:rsidRDefault="0096217E" w:rsidP="0096217E">
      <w:pPr>
        <w:pStyle w:val="EndNoteBibliography"/>
        <w:ind w:left="720" w:hanging="720"/>
      </w:pPr>
      <w:r w:rsidRPr="0096217E">
        <w:t>41.</w:t>
      </w:r>
      <w:r w:rsidRPr="0096217E">
        <w:tab/>
        <w:t xml:space="preserve">Ntaios, G., et al., </w:t>
      </w:r>
      <w:r w:rsidRPr="0096217E">
        <w:rPr>
          <w:i/>
        </w:rPr>
        <w:t>Aortic Arch Atherosclerosis in Patients With Embolic Stroke of Undetermined Source: An Exploratory Analysis of the NAVIGATE ESUS Trial.</w:t>
      </w:r>
      <w:r w:rsidRPr="0096217E">
        <w:t xml:space="preserve"> Stroke, 2019. </w:t>
      </w:r>
      <w:r w:rsidRPr="0096217E">
        <w:rPr>
          <w:b/>
        </w:rPr>
        <w:t>50</w:t>
      </w:r>
      <w:r w:rsidRPr="0096217E">
        <w:t>(11): p. 3184-3190.</w:t>
      </w:r>
    </w:p>
    <w:p w14:paraId="2F929C89" w14:textId="77777777" w:rsidR="0096217E" w:rsidRPr="0096217E" w:rsidRDefault="0096217E" w:rsidP="0096217E">
      <w:pPr>
        <w:pStyle w:val="EndNoteBibliography"/>
        <w:ind w:left="720" w:hanging="720"/>
      </w:pPr>
      <w:r w:rsidRPr="0096217E">
        <w:t>42.</w:t>
      </w:r>
      <w:r w:rsidRPr="0096217E">
        <w:tab/>
        <w:t xml:space="preserve">Ikonomidis, I., et al., </w:t>
      </w:r>
      <w:r w:rsidRPr="0096217E">
        <w:rPr>
          <w:i/>
        </w:rPr>
        <w:t>Impaired Arterial Elastic Properties and Endothelial Glycocalyx in Patients with Embolic Stroke of Undetermined Source.</w:t>
      </w:r>
      <w:r w:rsidRPr="0096217E">
        <w:t xml:space="preserve"> Thromb Haemost, 2019. </w:t>
      </w:r>
      <w:r w:rsidRPr="0096217E">
        <w:rPr>
          <w:b/>
        </w:rPr>
        <w:t>119</w:t>
      </w:r>
      <w:r w:rsidRPr="0096217E">
        <w:t>(11): p. 1860-1868.</w:t>
      </w:r>
    </w:p>
    <w:p w14:paraId="5858EF31" w14:textId="5C4A75B6" w:rsidR="00326DFF" w:rsidRPr="00DA1076" w:rsidRDefault="00326DFF" w:rsidP="00326DFF">
      <w:pPr>
        <w:rPr>
          <w:sz w:val="22"/>
          <w:szCs w:val="22"/>
        </w:rPr>
      </w:pPr>
      <w:r w:rsidRPr="00DA1076">
        <w:rPr>
          <w:sz w:val="22"/>
          <w:szCs w:val="22"/>
        </w:rPr>
        <w:fldChar w:fldCharType="end"/>
      </w:r>
    </w:p>
    <w:p w14:paraId="64B5B12C" w14:textId="77777777" w:rsidR="00326DFF" w:rsidRPr="00DA1076" w:rsidRDefault="00326DFF" w:rsidP="006B7B82">
      <w:pPr>
        <w:rPr>
          <w:sz w:val="22"/>
          <w:szCs w:val="22"/>
        </w:rPr>
      </w:pPr>
    </w:p>
    <w:p w14:paraId="7B9C3D7B" w14:textId="33EF98F0" w:rsidR="00326DFF" w:rsidRPr="00DA1076" w:rsidRDefault="00326DFF" w:rsidP="006B7B82">
      <w:pPr>
        <w:rPr>
          <w:sz w:val="22"/>
          <w:szCs w:val="22"/>
        </w:rPr>
      </w:pPr>
    </w:p>
    <w:p w14:paraId="09CAEF68" w14:textId="494F0F72" w:rsidR="00326DFF" w:rsidRPr="00DA1076" w:rsidRDefault="00326DFF" w:rsidP="006B7B82">
      <w:pPr>
        <w:rPr>
          <w:sz w:val="22"/>
          <w:szCs w:val="22"/>
        </w:rPr>
      </w:pPr>
    </w:p>
    <w:p w14:paraId="791057C3" w14:textId="0303BB65" w:rsidR="00326DFF" w:rsidRPr="00DA1076" w:rsidRDefault="00326DFF" w:rsidP="006B7B82">
      <w:pPr>
        <w:rPr>
          <w:sz w:val="22"/>
          <w:szCs w:val="22"/>
        </w:rPr>
      </w:pPr>
    </w:p>
    <w:p w14:paraId="4138C65E" w14:textId="3A1ED23A" w:rsidR="00326DFF" w:rsidRPr="00DA1076" w:rsidRDefault="00326DFF" w:rsidP="006B7B82">
      <w:pPr>
        <w:rPr>
          <w:sz w:val="22"/>
          <w:szCs w:val="22"/>
        </w:rPr>
      </w:pPr>
    </w:p>
    <w:p w14:paraId="4B73CFE4" w14:textId="34FB28FB" w:rsidR="00326DFF" w:rsidRPr="00DA1076" w:rsidRDefault="00326DFF" w:rsidP="006B7B82">
      <w:pPr>
        <w:rPr>
          <w:sz w:val="22"/>
          <w:szCs w:val="22"/>
        </w:rPr>
      </w:pPr>
    </w:p>
    <w:p w14:paraId="22600625" w14:textId="786FBF65" w:rsidR="00326DFF" w:rsidRPr="00DA1076" w:rsidRDefault="00326DFF" w:rsidP="006B7B82">
      <w:pPr>
        <w:rPr>
          <w:sz w:val="22"/>
          <w:szCs w:val="22"/>
        </w:rPr>
      </w:pPr>
    </w:p>
    <w:p w14:paraId="720E7E79" w14:textId="3116E0AB" w:rsidR="00DA1076" w:rsidRPr="00DA1076" w:rsidRDefault="00DA1076" w:rsidP="006B7B82">
      <w:pPr>
        <w:rPr>
          <w:sz w:val="22"/>
          <w:szCs w:val="22"/>
        </w:rPr>
      </w:pPr>
    </w:p>
    <w:p w14:paraId="55B5CB93" w14:textId="3A4F9CDF" w:rsidR="00DA1076" w:rsidRPr="00DA1076" w:rsidRDefault="00DA1076" w:rsidP="006B7B82">
      <w:pPr>
        <w:rPr>
          <w:sz w:val="22"/>
          <w:szCs w:val="22"/>
        </w:rPr>
      </w:pPr>
    </w:p>
    <w:p w14:paraId="1B41E204" w14:textId="49888679" w:rsidR="00DA1076" w:rsidRPr="00DA1076" w:rsidRDefault="00DA1076" w:rsidP="006B7B82">
      <w:pPr>
        <w:rPr>
          <w:sz w:val="22"/>
          <w:szCs w:val="22"/>
        </w:rPr>
      </w:pPr>
    </w:p>
    <w:p w14:paraId="159BB3B1" w14:textId="114937B7" w:rsidR="00DA1076" w:rsidRPr="00DA1076" w:rsidRDefault="00DA1076" w:rsidP="006B7B82">
      <w:pPr>
        <w:rPr>
          <w:sz w:val="22"/>
          <w:szCs w:val="22"/>
        </w:rPr>
      </w:pPr>
    </w:p>
    <w:p w14:paraId="40EB139D" w14:textId="155C475A" w:rsidR="00DA1076" w:rsidRPr="00DA1076" w:rsidRDefault="00DA1076" w:rsidP="006B7B82">
      <w:pPr>
        <w:rPr>
          <w:sz w:val="22"/>
          <w:szCs w:val="22"/>
        </w:rPr>
      </w:pPr>
    </w:p>
    <w:p w14:paraId="102A0EF5" w14:textId="388C7684" w:rsidR="00DA1076" w:rsidRPr="00DA1076" w:rsidRDefault="00DA1076" w:rsidP="006B7B82">
      <w:pPr>
        <w:rPr>
          <w:sz w:val="22"/>
          <w:szCs w:val="22"/>
        </w:rPr>
      </w:pPr>
    </w:p>
    <w:p w14:paraId="7FAB718D" w14:textId="6F3038FD" w:rsidR="00DA1076" w:rsidRPr="00DA1076" w:rsidRDefault="00DA1076" w:rsidP="006B7B82">
      <w:pPr>
        <w:rPr>
          <w:sz w:val="22"/>
          <w:szCs w:val="22"/>
        </w:rPr>
      </w:pPr>
    </w:p>
    <w:p w14:paraId="28072B09" w14:textId="360ACC1D" w:rsidR="00DA1076" w:rsidRPr="00DA1076" w:rsidRDefault="00DA1076" w:rsidP="006B7B82">
      <w:pPr>
        <w:rPr>
          <w:sz w:val="22"/>
          <w:szCs w:val="22"/>
        </w:rPr>
      </w:pPr>
    </w:p>
    <w:p w14:paraId="57455830" w14:textId="1A55199C" w:rsidR="00DA1076" w:rsidRPr="00DA1076" w:rsidRDefault="00DA1076" w:rsidP="006B7B82">
      <w:pPr>
        <w:rPr>
          <w:sz w:val="22"/>
          <w:szCs w:val="22"/>
        </w:rPr>
      </w:pPr>
    </w:p>
    <w:p w14:paraId="4DC425ED" w14:textId="78EFCE09" w:rsidR="00DA1076" w:rsidRPr="00DA1076" w:rsidRDefault="00DA1076" w:rsidP="006B7B82">
      <w:pPr>
        <w:rPr>
          <w:sz w:val="22"/>
          <w:szCs w:val="22"/>
        </w:rPr>
      </w:pPr>
    </w:p>
    <w:p w14:paraId="22C0206A" w14:textId="3FA840C6" w:rsidR="00DA1076" w:rsidRPr="00DA1076" w:rsidRDefault="00DA1076" w:rsidP="006B7B82">
      <w:pPr>
        <w:rPr>
          <w:sz w:val="22"/>
          <w:szCs w:val="22"/>
        </w:rPr>
      </w:pPr>
    </w:p>
    <w:p w14:paraId="34C9C399" w14:textId="3B618BFD" w:rsidR="00DA1076" w:rsidRPr="00DA1076" w:rsidRDefault="00DA1076" w:rsidP="006B7B82">
      <w:pPr>
        <w:rPr>
          <w:sz w:val="22"/>
          <w:szCs w:val="22"/>
        </w:rPr>
      </w:pPr>
    </w:p>
    <w:p w14:paraId="284446B9" w14:textId="5E59EA91" w:rsidR="00DA1076" w:rsidRPr="00DA1076" w:rsidRDefault="00DA1076" w:rsidP="006B7B82">
      <w:pPr>
        <w:rPr>
          <w:sz w:val="22"/>
          <w:szCs w:val="22"/>
        </w:rPr>
      </w:pPr>
    </w:p>
    <w:p w14:paraId="284C847C" w14:textId="77777777" w:rsidR="00765AEF" w:rsidRDefault="00765AEF">
      <w:pPr>
        <w:rPr>
          <w:b/>
          <w:bCs/>
          <w:sz w:val="22"/>
          <w:szCs w:val="22"/>
        </w:rPr>
        <w:sectPr w:rsidR="00765AEF" w:rsidSect="00F64815">
          <w:pgSz w:w="11906" w:h="16838"/>
          <w:pgMar w:top="1440" w:right="1797" w:bottom="1440" w:left="1797" w:header="851" w:footer="992" w:gutter="0"/>
          <w:cols w:space="425"/>
          <w:docGrid w:type="lines" w:linePitch="312"/>
        </w:sectPr>
      </w:pPr>
    </w:p>
    <w:p w14:paraId="0FAA76FE" w14:textId="0AEC5A2F" w:rsidR="0096652A" w:rsidRPr="00225AB7" w:rsidRDefault="0096652A">
      <w:pPr>
        <w:rPr>
          <w:b/>
          <w:bCs/>
          <w:sz w:val="22"/>
          <w:szCs w:val="22"/>
        </w:rPr>
      </w:pPr>
      <w:r w:rsidRPr="00225AB7">
        <w:rPr>
          <w:b/>
          <w:bCs/>
          <w:sz w:val="22"/>
          <w:szCs w:val="22"/>
        </w:rPr>
        <w:lastRenderedPageBreak/>
        <w:t xml:space="preserve">Table 1 The </w:t>
      </w:r>
      <w:r w:rsidR="00245B0A" w:rsidRPr="00225AB7">
        <w:rPr>
          <w:b/>
          <w:bCs/>
          <w:sz w:val="22"/>
          <w:szCs w:val="22"/>
        </w:rPr>
        <w:t>potential etiologies of</w:t>
      </w:r>
      <w:r w:rsidRPr="00225AB7">
        <w:rPr>
          <w:b/>
          <w:bCs/>
          <w:sz w:val="22"/>
          <w:szCs w:val="22"/>
        </w:rPr>
        <w:t xml:space="preserve"> patients with </w:t>
      </w:r>
      <w:r w:rsidR="00245B0A" w:rsidRPr="00225AB7">
        <w:rPr>
          <w:b/>
          <w:bCs/>
          <w:sz w:val="22"/>
          <w:szCs w:val="22"/>
        </w:rPr>
        <w:t>embolic stroke of undetermined source</w:t>
      </w:r>
    </w:p>
    <w:p w14:paraId="5A7E4315" w14:textId="77777777" w:rsidR="00225AB7" w:rsidRPr="00225AB7" w:rsidRDefault="00225AB7">
      <w:pPr>
        <w:rPr>
          <w:sz w:val="22"/>
          <w:szCs w:val="22"/>
        </w:rPr>
      </w:pPr>
    </w:p>
    <w:tbl>
      <w:tblPr>
        <w:tblStyle w:val="TableGrid"/>
        <w:tblW w:w="1445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61"/>
        <w:gridCol w:w="4677"/>
        <w:gridCol w:w="2011"/>
        <w:gridCol w:w="4510"/>
      </w:tblGrid>
      <w:tr w:rsidR="00765AEF" w:rsidRPr="00DA1076" w14:paraId="027EB28F" w14:textId="77777777" w:rsidTr="00AF15BA"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0B1D2EDA" w14:textId="6EBCB479" w:rsidR="00373AD8" w:rsidRPr="00225AB7" w:rsidRDefault="00982140">
            <w:pPr>
              <w:rPr>
                <w:b/>
                <w:bCs/>
                <w:color w:val="212121"/>
                <w:sz w:val="22"/>
                <w:szCs w:val="22"/>
                <w:shd w:val="clear" w:color="auto" w:fill="FFFFFF"/>
              </w:rPr>
            </w:pPr>
            <w:r w:rsidRPr="00225AB7">
              <w:rPr>
                <w:b/>
                <w:bCs/>
                <w:color w:val="212121"/>
                <w:sz w:val="22"/>
                <w:szCs w:val="22"/>
                <w:shd w:val="clear" w:color="auto" w:fill="FFFFFF"/>
              </w:rPr>
              <w:t>Authors</w:t>
            </w:r>
          </w:p>
        </w:tc>
        <w:tc>
          <w:tcPr>
            <w:tcW w:w="4677" w:type="dxa"/>
            <w:tcBorders>
              <w:top w:val="single" w:sz="4" w:space="0" w:color="auto"/>
              <w:bottom w:val="single" w:sz="4" w:space="0" w:color="auto"/>
            </w:tcBorders>
          </w:tcPr>
          <w:p w14:paraId="799B265A" w14:textId="4D2F418E" w:rsidR="00373AD8" w:rsidRPr="00225AB7" w:rsidRDefault="00373AD8" w:rsidP="003409D1">
            <w:pPr>
              <w:rPr>
                <w:b/>
                <w:bCs/>
                <w:sz w:val="22"/>
                <w:szCs w:val="22"/>
              </w:rPr>
            </w:pPr>
            <w:r w:rsidRPr="00225AB7">
              <w:rPr>
                <w:b/>
                <w:bCs/>
                <w:sz w:val="22"/>
                <w:szCs w:val="22"/>
              </w:rPr>
              <w:t>Studies</w:t>
            </w:r>
          </w:p>
        </w:tc>
        <w:tc>
          <w:tcPr>
            <w:tcW w:w="652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01B3DA2" w14:textId="2ABD0327" w:rsidR="00373AD8" w:rsidRPr="00225AB7" w:rsidRDefault="00373AD8" w:rsidP="003409D1">
            <w:pPr>
              <w:rPr>
                <w:b/>
                <w:bCs/>
                <w:sz w:val="22"/>
                <w:szCs w:val="22"/>
              </w:rPr>
            </w:pPr>
            <w:r w:rsidRPr="00225AB7">
              <w:rPr>
                <w:b/>
                <w:bCs/>
                <w:sz w:val="22"/>
                <w:szCs w:val="22"/>
              </w:rPr>
              <w:t>Main finding</w:t>
            </w:r>
          </w:p>
        </w:tc>
      </w:tr>
      <w:tr w:rsidR="00765AEF" w:rsidRPr="00DA1076" w14:paraId="1EA738D4" w14:textId="77777777" w:rsidTr="00AF15BA">
        <w:trPr>
          <w:gridAfter w:val="1"/>
          <w:wAfter w:w="4510" w:type="dxa"/>
        </w:trPr>
        <w:tc>
          <w:tcPr>
            <w:tcW w:w="9949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03819E6C" w14:textId="35D2C538" w:rsidR="00982140" w:rsidRPr="00225AB7" w:rsidRDefault="00982140" w:rsidP="003409D1">
            <w:pPr>
              <w:rPr>
                <w:b/>
                <w:bCs/>
                <w:sz w:val="22"/>
                <w:szCs w:val="22"/>
              </w:rPr>
            </w:pPr>
            <w:r w:rsidRPr="00225AB7">
              <w:rPr>
                <w:b/>
                <w:bCs/>
                <w:color w:val="212121"/>
                <w:sz w:val="22"/>
                <w:szCs w:val="22"/>
                <w:shd w:val="clear" w:color="auto" w:fill="FFFFFF"/>
              </w:rPr>
              <w:t>Atrial cardiomyopathy</w:t>
            </w:r>
          </w:p>
        </w:tc>
      </w:tr>
      <w:tr w:rsidR="00765AEF" w:rsidRPr="00DA1076" w14:paraId="08E2A320" w14:textId="77777777" w:rsidTr="00AF15BA">
        <w:tc>
          <w:tcPr>
            <w:tcW w:w="3261" w:type="dxa"/>
            <w:tcBorders>
              <w:top w:val="single" w:sz="4" w:space="0" w:color="auto"/>
            </w:tcBorders>
          </w:tcPr>
          <w:p w14:paraId="0D5047B1" w14:textId="0F1DC10D" w:rsidR="00373AD8" w:rsidRPr="00DA1076" w:rsidRDefault="00373AD8" w:rsidP="00373AD8">
            <w:pPr>
              <w:rPr>
                <w:color w:val="212121"/>
                <w:sz w:val="22"/>
                <w:szCs w:val="22"/>
                <w:shd w:val="clear" w:color="auto" w:fill="FFFFFF"/>
              </w:rPr>
            </w:pPr>
            <w:r w:rsidRPr="00DA1076">
              <w:rPr>
                <w:noProof/>
                <w:sz w:val="22"/>
                <w:szCs w:val="22"/>
              </w:rPr>
              <w:t>Kamel H, et al. Ann Neurol 2015</w:t>
            </w:r>
            <w:r w:rsidRPr="00DA1076">
              <w:rPr>
                <w:noProof/>
                <w:sz w:val="22"/>
                <w:szCs w:val="22"/>
              </w:rPr>
              <w:fldChar w:fldCharType="begin">
                <w:fldData xml:space="preserve">PEVuZE5vdGU+PENpdGU+PEF1dGhvcj5LYW1lbDwvQXV0aG9yPjxZZWFyPjIwMTU8L1llYXI+PFJl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</w:fldData>
              </w:fldChar>
            </w:r>
            <w:r w:rsidR="0096217E">
              <w:rPr>
                <w:noProof/>
                <w:sz w:val="22"/>
                <w:szCs w:val="22"/>
              </w:rPr>
              <w:instrText xml:space="preserve"> ADDIN EN.CITE </w:instrText>
            </w:r>
            <w:r w:rsidR="0096217E">
              <w:rPr>
                <w:noProof/>
                <w:sz w:val="22"/>
                <w:szCs w:val="22"/>
              </w:rPr>
              <w:fldChar w:fldCharType="begin">
                <w:fldData xml:space="preserve">PEVuZE5vdGU+PENpdGU+PEF1dGhvcj5LYW1lbDwvQXV0aG9yPjxZZWFyPjIwMTU8L1llYXI+PFJl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</w:fldData>
              </w:fldChar>
            </w:r>
            <w:r w:rsidR="0096217E">
              <w:rPr>
                <w:noProof/>
                <w:sz w:val="22"/>
                <w:szCs w:val="22"/>
              </w:rPr>
              <w:instrText xml:space="preserve"> ADDIN EN.CITE.DATA </w:instrText>
            </w:r>
            <w:r w:rsidR="0096217E">
              <w:rPr>
                <w:noProof/>
                <w:sz w:val="22"/>
                <w:szCs w:val="22"/>
              </w:rPr>
            </w:r>
            <w:r w:rsidR="0096217E">
              <w:rPr>
                <w:noProof/>
                <w:sz w:val="22"/>
                <w:szCs w:val="22"/>
              </w:rPr>
              <w:fldChar w:fldCharType="end"/>
            </w:r>
            <w:r w:rsidRPr="00DA1076">
              <w:rPr>
                <w:noProof/>
                <w:sz w:val="22"/>
                <w:szCs w:val="22"/>
              </w:rPr>
            </w:r>
            <w:r w:rsidRPr="00DA1076">
              <w:rPr>
                <w:noProof/>
                <w:sz w:val="22"/>
                <w:szCs w:val="22"/>
              </w:rPr>
              <w:fldChar w:fldCharType="separate"/>
            </w:r>
            <w:r w:rsidR="0096217E">
              <w:rPr>
                <w:noProof/>
                <w:sz w:val="22"/>
                <w:szCs w:val="22"/>
              </w:rPr>
              <w:t>[36]</w:t>
            </w:r>
            <w:r w:rsidRPr="00DA1076">
              <w:rPr>
                <w:noProof/>
                <w:sz w:val="22"/>
                <w:szCs w:val="22"/>
              </w:rPr>
              <w:fldChar w:fldCharType="end"/>
            </w:r>
          </w:p>
        </w:tc>
        <w:tc>
          <w:tcPr>
            <w:tcW w:w="4677" w:type="dxa"/>
            <w:tcBorders>
              <w:top w:val="single" w:sz="4" w:space="0" w:color="auto"/>
            </w:tcBorders>
          </w:tcPr>
          <w:p w14:paraId="5059E7D0" w14:textId="77777777" w:rsidR="00373AD8" w:rsidRPr="00DA1076" w:rsidRDefault="00373AD8" w:rsidP="00373AD8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14,542 participants 45 to 64 years</w:t>
            </w:r>
          </w:p>
          <w:p w14:paraId="5BDB194E" w14:textId="241EFDD1" w:rsidR="00373AD8" w:rsidRPr="00DA1076" w:rsidRDefault="00373AD8" w:rsidP="00373AD8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904 participants (6.2%) with a definite or probable ischemic stroke</w:t>
            </w:r>
          </w:p>
        </w:tc>
        <w:tc>
          <w:tcPr>
            <w:tcW w:w="6521" w:type="dxa"/>
            <w:gridSpan w:val="2"/>
            <w:tcBorders>
              <w:top w:val="single" w:sz="4" w:space="0" w:color="auto"/>
            </w:tcBorders>
          </w:tcPr>
          <w:p w14:paraId="7F66B487" w14:textId="53FBF9F1" w:rsidR="00373AD8" w:rsidRPr="00DA1076" w:rsidRDefault="00373AD8" w:rsidP="00373AD8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Left atrial abnormality was associated with nonlacunar stroke (HR, 1.49; 95% CI: 1.07-2.07)</w:t>
            </w:r>
          </w:p>
        </w:tc>
      </w:tr>
      <w:tr w:rsidR="00765AEF" w:rsidRPr="00DA1076" w14:paraId="72B72FF5" w14:textId="77777777" w:rsidTr="00AF15BA">
        <w:tc>
          <w:tcPr>
            <w:tcW w:w="3261" w:type="dxa"/>
          </w:tcPr>
          <w:p w14:paraId="17173E63" w14:textId="6C6C931F" w:rsidR="00373AD8" w:rsidRPr="00DA1076" w:rsidRDefault="00373AD8" w:rsidP="00373AD8">
            <w:pPr>
              <w:rPr>
                <w:color w:val="212121"/>
                <w:sz w:val="22"/>
                <w:szCs w:val="22"/>
                <w:shd w:val="clear" w:color="auto" w:fill="FFFFFF"/>
              </w:rPr>
            </w:pPr>
            <w:r w:rsidRPr="00DA1076">
              <w:rPr>
                <w:sz w:val="22"/>
                <w:szCs w:val="22"/>
              </w:rPr>
              <w:t>Kamel H, et al. Stroke 2015</w:t>
            </w:r>
            <w:r w:rsidRPr="00DA1076">
              <w:rPr>
                <w:sz w:val="22"/>
                <w:szCs w:val="22"/>
              </w:rPr>
              <w:fldChar w:fldCharType="begin">
                <w:fldData xml:space="preserve">PEVuZE5vdGU+PENpdGU+PEF1dGhvcj5LYW1lbDwvQXV0aG9yPjxZZWFyPjIwMTU8L1llYXI+PFJl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</w:fldData>
              </w:fldChar>
            </w:r>
            <w:r w:rsidR="0096217E">
              <w:rPr>
                <w:sz w:val="22"/>
                <w:szCs w:val="22"/>
              </w:rPr>
              <w:instrText xml:space="preserve"> ADDIN EN.CITE </w:instrText>
            </w:r>
            <w:r w:rsidR="0096217E">
              <w:rPr>
                <w:sz w:val="22"/>
                <w:szCs w:val="22"/>
              </w:rPr>
              <w:fldChar w:fldCharType="begin">
                <w:fldData xml:space="preserve">PEVuZE5vdGU+PENpdGU+PEF1dGhvcj5LYW1lbDwvQXV0aG9yPjxZZWFyPjIwMTU8L1llYXI+PFJl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</w:fldData>
              </w:fldChar>
            </w:r>
            <w:r w:rsidR="0096217E">
              <w:rPr>
                <w:sz w:val="22"/>
                <w:szCs w:val="22"/>
              </w:rPr>
              <w:instrText xml:space="preserve"> ADDIN EN.CITE.DATA </w:instrText>
            </w:r>
            <w:r w:rsidR="0096217E">
              <w:rPr>
                <w:sz w:val="22"/>
                <w:szCs w:val="22"/>
              </w:rPr>
            </w:r>
            <w:r w:rsidR="0096217E">
              <w:rPr>
                <w:sz w:val="22"/>
                <w:szCs w:val="22"/>
              </w:rPr>
              <w:fldChar w:fldCharType="end"/>
            </w:r>
            <w:r w:rsidRPr="00DA1076">
              <w:rPr>
                <w:sz w:val="22"/>
                <w:szCs w:val="22"/>
              </w:rPr>
            </w:r>
            <w:r w:rsidRPr="00DA1076">
              <w:rPr>
                <w:sz w:val="22"/>
                <w:szCs w:val="22"/>
              </w:rPr>
              <w:fldChar w:fldCharType="separate"/>
            </w:r>
            <w:r w:rsidR="0096217E">
              <w:rPr>
                <w:noProof/>
                <w:sz w:val="22"/>
                <w:szCs w:val="22"/>
              </w:rPr>
              <w:t>[37]</w:t>
            </w:r>
            <w:r w:rsidRPr="00DA1076">
              <w:rPr>
                <w:sz w:val="22"/>
                <w:szCs w:val="22"/>
              </w:rPr>
              <w:fldChar w:fldCharType="end"/>
            </w:r>
          </w:p>
        </w:tc>
        <w:tc>
          <w:tcPr>
            <w:tcW w:w="4677" w:type="dxa"/>
          </w:tcPr>
          <w:p w14:paraId="71C12CBC" w14:textId="7DD979E7" w:rsidR="00373AD8" w:rsidRPr="00DA1076" w:rsidRDefault="00373AD8" w:rsidP="00373AD8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Patients in sinus rhythm who subsequently had ischemic stroke (n=241) and a randomly selected subcohort without stroke (n=798)</w:t>
            </w:r>
          </w:p>
        </w:tc>
        <w:tc>
          <w:tcPr>
            <w:tcW w:w="6521" w:type="dxa"/>
            <w:gridSpan w:val="2"/>
          </w:tcPr>
          <w:p w14:paraId="1ADE2129" w14:textId="1B269AD7" w:rsidR="00373AD8" w:rsidRPr="00DA1076" w:rsidRDefault="00373AD8" w:rsidP="00373AD8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ECG-defined left atrial abnormality was associated with incident cryptogenic or cardioembolic stroke independently of the presence of AF</w:t>
            </w:r>
          </w:p>
        </w:tc>
      </w:tr>
      <w:tr w:rsidR="00765AEF" w:rsidRPr="00DA1076" w14:paraId="53CCE27D" w14:textId="77777777" w:rsidTr="00AF15BA">
        <w:tc>
          <w:tcPr>
            <w:tcW w:w="3261" w:type="dxa"/>
            <w:tcBorders>
              <w:bottom w:val="single" w:sz="4" w:space="0" w:color="auto"/>
            </w:tcBorders>
          </w:tcPr>
          <w:p w14:paraId="59B101E6" w14:textId="0389C67A" w:rsidR="00373AD8" w:rsidRPr="00DA1076" w:rsidRDefault="00373AD8" w:rsidP="00373AD8">
            <w:pPr>
              <w:rPr>
                <w:color w:val="212121"/>
                <w:sz w:val="22"/>
                <w:szCs w:val="22"/>
                <w:shd w:val="clear" w:color="auto" w:fill="FFFFFF"/>
              </w:rPr>
            </w:pPr>
            <w:r w:rsidRPr="00DA1076">
              <w:rPr>
                <w:color w:val="212121"/>
                <w:sz w:val="22"/>
                <w:szCs w:val="22"/>
                <w:shd w:val="clear" w:color="auto" w:fill="FFFFFF"/>
              </w:rPr>
              <w:t>Meisel K, et al. J Stroke Cerebrovasc Dis. 2019</w:t>
            </w:r>
            <w:r w:rsidRPr="00DA1076">
              <w:rPr>
                <w:color w:val="212121"/>
                <w:sz w:val="22"/>
                <w:szCs w:val="22"/>
                <w:shd w:val="clear" w:color="auto" w:fill="FFFFFF"/>
              </w:rPr>
              <w:fldChar w:fldCharType="begin">
                <w:fldData xml:space="preserve">PEVuZE5vdGU+PENpdGU+PEF1dGhvcj5NZWlzZWw8L0F1dGhvcj48WWVhcj4yMDE5PC9ZZWFyPjxS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</w:fldData>
              </w:fldChar>
            </w:r>
            <w:r w:rsidR="00EB4771">
              <w:rPr>
                <w:color w:val="212121"/>
                <w:sz w:val="22"/>
                <w:szCs w:val="22"/>
                <w:shd w:val="clear" w:color="auto" w:fill="FFFFFF"/>
              </w:rPr>
              <w:instrText xml:space="preserve"> ADDIN EN.CITE </w:instrText>
            </w:r>
            <w:r w:rsidR="00EB4771">
              <w:rPr>
                <w:color w:val="212121"/>
                <w:sz w:val="22"/>
                <w:szCs w:val="22"/>
                <w:shd w:val="clear" w:color="auto" w:fill="FFFFFF"/>
              </w:rPr>
              <w:fldChar w:fldCharType="begin">
                <w:fldData xml:space="preserve">PEVuZE5vdGU+PENpdGU+PEF1dGhvcj5NZWlzZWw8L0F1dGhvcj48WWVhcj4yMDE5PC9ZZWFyPjxS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</w:fldData>
              </w:fldChar>
            </w:r>
            <w:r w:rsidR="00EB4771">
              <w:rPr>
                <w:color w:val="212121"/>
                <w:sz w:val="22"/>
                <w:szCs w:val="22"/>
                <w:shd w:val="clear" w:color="auto" w:fill="FFFFFF"/>
              </w:rPr>
              <w:instrText xml:space="preserve"> ADDIN EN.CITE.DATA </w:instrText>
            </w:r>
            <w:r w:rsidR="00EB4771">
              <w:rPr>
                <w:color w:val="212121"/>
                <w:sz w:val="22"/>
                <w:szCs w:val="22"/>
                <w:shd w:val="clear" w:color="auto" w:fill="FFFFFF"/>
              </w:rPr>
            </w:r>
            <w:r w:rsidR="00EB4771">
              <w:rPr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  <w:r w:rsidRPr="00DA1076">
              <w:rPr>
                <w:color w:val="212121"/>
                <w:sz w:val="22"/>
                <w:szCs w:val="22"/>
                <w:shd w:val="clear" w:color="auto" w:fill="FFFFFF"/>
              </w:rPr>
            </w:r>
            <w:r w:rsidRPr="00DA1076">
              <w:rPr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="00EB4771">
              <w:rPr>
                <w:noProof/>
                <w:color w:val="212121"/>
                <w:sz w:val="22"/>
                <w:szCs w:val="22"/>
                <w:shd w:val="clear" w:color="auto" w:fill="FFFFFF"/>
              </w:rPr>
              <w:t>[10]</w:t>
            </w:r>
            <w:r w:rsidRPr="00DA1076">
              <w:rPr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  <w:tc>
          <w:tcPr>
            <w:tcW w:w="4677" w:type="dxa"/>
            <w:tcBorders>
              <w:bottom w:val="single" w:sz="4" w:space="0" w:color="auto"/>
            </w:tcBorders>
          </w:tcPr>
          <w:p w14:paraId="76A2B882" w14:textId="5F374DB1" w:rsidR="00373AD8" w:rsidRPr="00DA1076" w:rsidRDefault="00373AD8" w:rsidP="00373AD8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18 ESUS patients, average age was 58 years old and 44% were female</w:t>
            </w:r>
          </w:p>
        </w:tc>
        <w:tc>
          <w:tcPr>
            <w:tcW w:w="6521" w:type="dxa"/>
            <w:gridSpan w:val="2"/>
            <w:tcBorders>
              <w:bottom w:val="single" w:sz="4" w:space="0" w:color="auto"/>
            </w:tcBorders>
          </w:tcPr>
          <w:p w14:paraId="5B8D38E7" w14:textId="67AC6BDF" w:rsidR="00373AD8" w:rsidRPr="00DA1076" w:rsidRDefault="00373AD8" w:rsidP="00373AD8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ESUS subjects have LA dysfunction and remodeling at rest and exercise</w:t>
            </w:r>
          </w:p>
        </w:tc>
      </w:tr>
      <w:tr w:rsidR="00765AEF" w:rsidRPr="00DA1076" w14:paraId="0E4DCA10" w14:textId="77777777" w:rsidTr="00AF15BA">
        <w:trPr>
          <w:gridAfter w:val="1"/>
          <w:wAfter w:w="4510" w:type="dxa"/>
        </w:trPr>
        <w:tc>
          <w:tcPr>
            <w:tcW w:w="9949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44BFD4A6" w14:textId="166A3F15" w:rsidR="00982140" w:rsidRPr="00225AB7" w:rsidRDefault="00225AB7" w:rsidP="00373AD8">
            <w:pPr>
              <w:rPr>
                <w:b/>
                <w:bCs/>
                <w:sz w:val="22"/>
                <w:szCs w:val="22"/>
              </w:rPr>
            </w:pPr>
            <w:r w:rsidRPr="00225AB7">
              <w:rPr>
                <w:b/>
                <w:bCs/>
                <w:sz w:val="22"/>
                <w:szCs w:val="22"/>
              </w:rPr>
              <w:t>Patent foramen ovale</w:t>
            </w:r>
          </w:p>
        </w:tc>
      </w:tr>
      <w:tr w:rsidR="00765AEF" w:rsidRPr="00DA1076" w14:paraId="14C3E5D6" w14:textId="77777777" w:rsidTr="00AF15BA">
        <w:tc>
          <w:tcPr>
            <w:tcW w:w="3261" w:type="dxa"/>
            <w:tcBorders>
              <w:top w:val="single" w:sz="4" w:space="0" w:color="auto"/>
            </w:tcBorders>
          </w:tcPr>
          <w:p w14:paraId="4060C3FF" w14:textId="481720B0" w:rsidR="00373AD8" w:rsidRPr="00DA1076" w:rsidRDefault="00373AD8" w:rsidP="00373AD8">
            <w:pPr>
              <w:rPr>
                <w:color w:val="212121"/>
                <w:sz w:val="22"/>
                <w:szCs w:val="22"/>
                <w:shd w:val="clear" w:color="auto" w:fill="FFFFFF"/>
              </w:rPr>
            </w:pPr>
            <w:r w:rsidRPr="00DA1076">
              <w:rPr>
                <w:color w:val="212121"/>
                <w:sz w:val="22"/>
                <w:szCs w:val="22"/>
                <w:shd w:val="clear" w:color="auto" w:fill="FFFFFF"/>
              </w:rPr>
              <w:t>Lechat P, et al.</w:t>
            </w:r>
            <w:r w:rsidR="00225AB7">
              <w:rPr>
                <w:color w:val="212121"/>
                <w:sz w:val="22"/>
                <w:szCs w:val="22"/>
                <w:shd w:val="clear" w:color="auto" w:fill="FFFFFF"/>
              </w:rPr>
              <w:t xml:space="preserve"> </w:t>
            </w:r>
            <w:r w:rsidRPr="00DA1076">
              <w:rPr>
                <w:color w:val="212121"/>
                <w:sz w:val="22"/>
                <w:szCs w:val="22"/>
                <w:shd w:val="clear" w:color="auto" w:fill="FFFFFF"/>
              </w:rPr>
              <w:t>N Engl J Med 1988</w:t>
            </w:r>
            <w:r w:rsidR="00126EF2" w:rsidRPr="00DA1076">
              <w:rPr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="006678AF">
              <w:rPr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&gt;&lt;Author&gt;Alsheikh-Ali&lt;/Author&gt;&lt;Year&gt;2009&lt;/Year&gt;&lt;RecNum&gt;185&lt;/RecNum&gt;&lt;DisplayText&gt;[21]&lt;/DisplayText&gt;&lt;record&gt;&lt;rec-number&gt;185&lt;/rec-number&gt;&lt;foreign-keys&gt;&lt;key app="EN" db-id="fewdzsd2neradse9rs9xr220zf2z9szzs0dp" timestamp="1604904269" guid="95eacb54-8b9f-41ee-99e7-c0aec8c313af"&gt;185&lt;/key&gt;&lt;/foreign-keys&gt;&lt;ref-type name="Journal Article"&gt;17&lt;/ref-type&gt;&lt;contributors&gt;&lt;authors&gt;&lt;author&gt;Alsheikh-Ali, A. A.&lt;/author&gt;&lt;author&gt;Thaler, D. E.&lt;/author&gt;&lt;author&gt;Kent, D. M.&lt;/author&gt;&lt;/authors&gt;&lt;/contributors&gt;&lt;auth-address&gt;Institute for Clinical Research and Health Policy Studies, Division of Cardiology, Department of Medicine, Tufts Medical Center, Tufts University School of Medicine, Boston, MA 02111, USA.&lt;/auth-address&gt;&lt;titles&gt;&lt;title&gt;Patent foramen ovale in cryptogenic stroke: incidental or pathogenic?&lt;/title&gt;&lt;secondary-title&gt;Stroke&lt;/secondary-title&gt;&lt;/titles&gt;&lt;periodical&gt;&lt;full-title&gt;Stroke&lt;/full-title&gt;&lt;/periodical&gt;&lt;pages&gt;2349-55&lt;/pages&gt;&lt;volume&gt;40&lt;/volume&gt;&lt;number&gt;7&lt;/number&gt;&lt;edition&gt;2009/05/16&lt;/edition&gt;&lt;keywords&gt;&lt;keyword&gt;Age Factors&lt;/keyword&gt;&lt;keyword&gt;Bayes Theorem&lt;/keyword&gt;&lt;keyword&gt;Case-Control Studies&lt;/keyword&gt;&lt;keyword&gt;Foramen Ovale, Patent/*complications&lt;/keyword&gt;&lt;keyword&gt;Humans&lt;/keyword&gt;&lt;keyword&gt;Incidental Findings&lt;/keyword&gt;&lt;keyword&gt;Middle Aged&lt;/keyword&gt;&lt;keyword&gt;Risk Factors&lt;/keyword&gt;&lt;keyword&gt;Stroke/complications/*epidemiology&lt;/keyword&gt;&lt;/keywords&gt;&lt;dates&gt;&lt;year&gt;2009&lt;/year&gt;&lt;pub-dates&gt;&lt;date&gt;Jul&lt;/date&gt;&lt;/pub-dates&gt;&lt;/dates&gt;&lt;isbn&gt;0039-2499 (Print)&amp;#xD;0039-2499&lt;/isbn&gt;&lt;accession-num&gt;19443800&lt;/accession-num&gt;&lt;urls&gt;&lt;/urls&gt;&lt;custom2&gt;PMC2764355&lt;/custom2&gt;&lt;custom6&gt;NIHMS117948&lt;/custom6&gt;&lt;electronic-resource-num&gt;10.1161/strokeaha.109.547828&lt;/electronic-resource-num&gt;&lt;remote-database-provider&gt;NLM&lt;/remote-database-provider&gt;&lt;language&gt;eng&lt;/language&gt;&lt;/record&gt;&lt;/Cite&gt;&lt;/EndNote&gt;</w:instrText>
            </w:r>
            <w:r w:rsidR="00126EF2" w:rsidRPr="00DA1076">
              <w:rPr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="006678AF">
              <w:rPr>
                <w:noProof/>
                <w:color w:val="212121"/>
                <w:sz w:val="22"/>
                <w:szCs w:val="22"/>
                <w:shd w:val="clear" w:color="auto" w:fill="FFFFFF"/>
              </w:rPr>
              <w:t>[21]</w:t>
            </w:r>
            <w:r w:rsidR="00126EF2" w:rsidRPr="00DA1076">
              <w:rPr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  <w:tc>
          <w:tcPr>
            <w:tcW w:w="4677" w:type="dxa"/>
            <w:tcBorders>
              <w:top w:val="single" w:sz="4" w:space="0" w:color="auto"/>
            </w:tcBorders>
          </w:tcPr>
          <w:p w14:paraId="5B4BE082" w14:textId="4446B44E" w:rsidR="00373AD8" w:rsidRPr="00DA1076" w:rsidRDefault="00373AD8" w:rsidP="00373AD8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60 adults with ischaemic stroke under 55 years old ,a control group of 100 patients</w:t>
            </w:r>
          </w:p>
        </w:tc>
        <w:tc>
          <w:tcPr>
            <w:tcW w:w="6521" w:type="dxa"/>
            <w:gridSpan w:val="2"/>
            <w:tcBorders>
              <w:top w:val="single" w:sz="4" w:space="0" w:color="auto"/>
            </w:tcBorders>
          </w:tcPr>
          <w:p w14:paraId="08F0B106" w14:textId="06E87D9F" w:rsidR="00373AD8" w:rsidRPr="00DA1076" w:rsidRDefault="00373AD8" w:rsidP="00373AD8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 xml:space="preserve">The prevalence of patent foramen ovale was significantly higher in the patients with stroke than in the control group </w:t>
            </w:r>
          </w:p>
        </w:tc>
      </w:tr>
      <w:tr w:rsidR="00765AEF" w:rsidRPr="00DA1076" w14:paraId="04C6AE8A" w14:textId="77777777" w:rsidTr="00AF15BA">
        <w:tc>
          <w:tcPr>
            <w:tcW w:w="3261" w:type="dxa"/>
            <w:tcBorders>
              <w:bottom w:val="single" w:sz="4" w:space="0" w:color="auto"/>
            </w:tcBorders>
          </w:tcPr>
          <w:p w14:paraId="034BD515" w14:textId="3F304F03" w:rsidR="00373AD8" w:rsidRPr="00DA1076" w:rsidRDefault="00245B0A" w:rsidP="00373AD8">
            <w:pPr>
              <w:rPr>
                <w:color w:val="212121"/>
                <w:sz w:val="22"/>
                <w:szCs w:val="22"/>
                <w:shd w:val="clear" w:color="auto" w:fill="FFFFFF"/>
              </w:rPr>
            </w:pPr>
            <w:r w:rsidRPr="00DA1076">
              <w:rPr>
                <w:color w:val="212121"/>
                <w:sz w:val="22"/>
                <w:szCs w:val="22"/>
                <w:shd w:val="clear" w:color="auto" w:fill="FFFFFF"/>
              </w:rPr>
              <w:t>Kim BJ, et al.</w:t>
            </w:r>
            <w:r w:rsidR="003D717E">
              <w:rPr>
                <w:color w:val="212121"/>
                <w:sz w:val="22"/>
                <w:szCs w:val="22"/>
                <w:shd w:val="clear" w:color="auto" w:fill="FFFFFF"/>
              </w:rPr>
              <w:t xml:space="preserve"> Int J </w:t>
            </w:r>
            <w:r w:rsidRPr="00DA1076">
              <w:rPr>
                <w:color w:val="212121"/>
                <w:sz w:val="22"/>
                <w:szCs w:val="22"/>
                <w:shd w:val="clear" w:color="auto" w:fill="FFFFFF"/>
              </w:rPr>
              <w:t>Stroke. 2013</w:t>
            </w:r>
            <w:r w:rsidR="003D717E">
              <w:rPr>
                <w:color w:val="212121"/>
                <w:sz w:val="22"/>
                <w:szCs w:val="22"/>
                <w:shd w:val="clear" w:color="auto" w:fill="FFFFFF"/>
              </w:rPr>
              <w:fldChar w:fldCharType="begin"/>
            </w:r>
            <w:r w:rsidR="0096217E">
              <w:rPr>
                <w:color w:val="212121"/>
                <w:sz w:val="22"/>
                <w:szCs w:val="22"/>
                <w:shd w:val="clear" w:color="auto" w:fill="FFFFFF"/>
              </w:rPr>
              <w:instrText xml:space="preserve"> ADDIN EN.CITE &lt;EndNote&gt;&lt;Cite&gt;&lt;Author&gt;Kim&lt;/Author&gt;&lt;Year&gt;2013&lt;/Year&gt;&lt;RecNum&gt;0&lt;/RecNum&gt;&lt;IDText&gt;Association between the amount of right-to-left shunt and infarct patterns in patients with cryptogenic embolic stroke: a transcranial Doppler study&lt;/IDText&gt;&lt;DisplayText&gt;[38]&lt;/DisplayText&gt;&lt;record&gt;&lt;dates&gt;&lt;pub-dates&gt;&lt;date&gt;Dec&lt;/date&gt;&lt;/pub-dates&gt;&lt;year&gt;2013&lt;/year&gt;&lt;/dates&gt;&lt;keywords&gt;&lt;keyword&gt;Diffusion Magnetic Resonance Imaging&lt;/keyword&gt;&lt;keyword&gt;Embolism, Paradoxical&lt;/keyword&gt;&lt;keyword&gt;Female&lt;/keyword&gt;&lt;keyword&gt;Foramen Ovale, Patent&lt;/keyword&gt;&lt;keyword&gt;Humans&lt;/keyword&gt;&lt;keyword&gt;Male&lt;/keyword&gt;&lt;keyword&gt;Middle Aged&lt;/keyword&gt;&lt;keyword&gt;Stroke&lt;/keyword&gt;&lt;keyword&gt;Ultrasonography, Doppler, Transcranial&lt;/keyword&gt;&lt;keyword&gt;cryptogenic stroke&lt;/keyword&gt;&lt;keyword&gt;diffusion weighted MRI&lt;/keyword&gt;&lt;keyword&gt;ischemic&lt;/keyword&gt;&lt;keyword&gt;paradoxical embolism&lt;/keyword&gt;&lt;keyword&gt;patent foramen ovale&lt;/keyword&gt;&lt;keyword&gt;stroke&lt;/keyword&gt;&lt;/keywords&gt;&lt;urls&gt;&lt;related-urls&gt;&lt;url&gt;https://www.ncbi.nlm.nih.gov/pubmed/22812924&lt;/url&gt;&lt;/related-urls&gt;&lt;/urls&gt;&lt;isbn&gt;1747-4949&lt;/isbn&gt;&lt;titles&gt;&lt;title&gt;Association between the amount of right-to-left shunt and infarct patterns in patients with cryptogenic embolic stroke: a transcranial Doppler study&lt;/title&gt;&lt;secondary-title&gt;Int J Stroke&lt;/secondary-title&gt;&lt;/titles&gt;&lt;pages&gt;657-62&lt;/pages&gt;&lt;number&gt;8&lt;/number&gt;&lt;contributors&gt;&lt;authors&gt;&lt;author&gt;Kim, J. W.&lt;/author&gt;&lt;author&gt;Kim, S. J.&lt;/author&gt;&lt;author&gt;Yoon, C. W.&lt;/author&gt;&lt;author&gt;Park, C. H.&lt;/author&gt;&lt;author&gt;Kang, K. W.&lt;/author&gt;&lt;author&gt;Kim, S. K.&lt;/author&gt;&lt;author&gt;Kim, Y. H.&lt;/author&gt;&lt;author&gt;Bang, O. Y.&lt;/author&gt;&lt;/authors&gt;&lt;/contributors&gt;&lt;edition&gt;2012/07/19&lt;/edition&gt;&lt;language&gt;eng&lt;/language&gt;&lt;added-date format="utc"&gt;1605797184&lt;/added-date&gt;&lt;ref-type name="Journal Article"&gt;17&lt;/ref-type&gt;&lt;rec-number&gt;12777&lt;/rec-number&gt;&lt;last-updated-date format="utc"&gt;1605797184&lt;/last-updated-date&gt;&lt;accession-num&gt;22812924&lt;/accession-num&gt;&lt;electronic-resource-num&gt;10.1111/j.1747-4949.2012.00846.x&lt;/electronic-resource-num&gt;&lt;volume&gt;8&lt;/volume&gt;&lt;/record&gt;&lt;/Cite&gt;&lt;/EndNote&gt;</w:instrText>
            </w:r>
            <w:r w:rsidR="003D717E">
              <w:rPr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="0096217E">
              <w:rPr>
                <w:noProof/>
                <w:color w:val="212121"/>
                <w:sz w:val="22"/>
                <w:szCs w:val="22"/>
                <w:shd w:val="clear" w:color="auto" w:fill="FFFFFF"/>
              </w:rPr>
              <w:t>[38]</w:t>
            </w:r>
            <w:r w:rsidR="003D717E">
              <w:rPr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  <w:tc>
          <w:tcPr>
            <w:tcW w:w="4677" w:type="dxa"/>
            <w:tcBorders>
              <w:bottom w:val="single" w:sz="4" w:space="0" w:color="auto"/>
            </w:tcBorders>
          </w:tcPr>
          <w:p w14:paraId="41F1790D" w14:textId="1A585534" w:rsidR="00245B0A" w:rsidRPr="00DA1076" w:rsidRDefault="00245B0A" w:rsidP="00245B0A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157 patients with presumed cryptogenic embolism</w:t>
            </w:r>
          </w:p>
          <w:p w14:paraId="67BDC2D5" w14:textId="77777777" w:rsidR="00245B0A" w:rsidRPr="00DA1076" w:rsidRDefault="00245B0A" w:rsidP="00245B0A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Right-to-left shunt was observed in 96 (61·1%) patients</w:t>
            </w:r>
          </w:p>
          <w:p w14:paraId="0F3A48DE" w14:textId="775A9F51" w:rsidR="00373AD8" w:rsidRPr="00DA1076" w:rsidRDefault="00373AD8" w:rsidP="00245B0A">
            <w:pPr>
              <w:rPr>
                <w:sz w:val="22"/>
                <w:szCs w:val="22"/>
              </w:rPr>
            </w:pPr>
          </w:p>
        </w:tc>
        <w:tc>
          <w:tcPr>
            <w:tcW w:w="6521" w:type="dxa"/>
            <w:gridSpan w:val="2"/>
            <w:tcBorders>
              <w:bottom w:val="single" w:sz="4" w:space="0" w:color="auto"/>
            </w:tcBorders>
          </w:tcPr>
          <w:p w14:paraId="00BB3B4E" w14:textId="77777777" w:rsidR="00AA25FD" w:rsidRPr="00DA1076" w:rsidRDefault="00AA25FD" w:rsidP="00373AD8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Right-to-left shunt was more frequently observed in patients with small (&lt;1 cm) infarcts than in those with a large infarct (66·7% vs. 45·9%)</w:t>
            </w:r>
          </w:p>
          <w:p w14:paraId="4A0A3601" w14:textId="6A6D5DFA" w:rsidR="00373AD8" w:rsidRPr="00DA1076" w:rsidRDefault="00245B0A" w:rsidP="00373AD8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The mechanisms of stroke other than paradoxical mechanism may play an important role in patients with large cryptogenic embolic stroke</w:t>
            </w:r>
          </w:p>
        </w:tc>
      </w:tr>
      <w:tr w:rsidR="00765AEF" w:rsidRPr="00DA1076" w14:paraId="4BF63EA4" w14:textId="77777777" w:rsidTr="00AF15BA">
        <w:trPr>
          <w:gridAfter w:val="1"/>
          <w:wAfter w:w="4510" w:type="dxa"/>
        </w:trPr>
        <w:tc>
          <w:tcPr>
            <w:tcW w:w="9949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73B0428E" w14:textId="13C971CE" w:rsidR="00982140" w:rsidRPr="00225AB7" w:rsidRDefault="00982140" w:rsidP="00373AD8">
            <w:pPr>
              <w:rPr>
                <w:b/>
                <w:bCs/>
                <w:sz w:val="22"/>
                <w:szCs w:val="22"/>
              </w:rPr>
            </w:pPr>
            <w:r w:rsidRPr="00225AB7">
              <w:rPr>
                <w:b/>
                <w:bCs/>
                <w:color w:val="212121"/>
                <w:sz w:val="22"/>
                <w:szCs w:val="22"/>
                <w:shd w:val="clear" w:color="auto" w:fill="FFFFFF"/>
              </w:rPr>
              <w:t>Other potential embolic sources</w:t>
            </w:r>
          </w:p>
        </w:tc>
      </w:tr>
      <w:tr w:rsidR="00765AEF" w:rsidRPr="00DA1076" w14:paraId="0937ECBF" w14:textId="77777777" w:rsidTr="00AF15BA">
        <w:tc>
          <w:tcPr>
            <w:tcW w:w="3261" w:type="dxa"/>
            <w:tcBorders>
              <w:top w:val="single" w:sz="4" w:space="0" w:color="auto"/>
            </w:tcBorders>
          </w:tcPr>
          <w:p w14:paraId="042B4288" w14:textId="0A2F5A56" w:rsidR="009942F7" w:rsidRPr="00DA1076" w:rsidRDefault="009942F7" w:rsidP="009942F7">
            <w:pPr>
              <w:rPr>
                <w:color w:val="212121"/>
                <w:sz w:val="22"/>
                <w:szCs w:val="22"/>
                <w:shd w:val="clear" w:color="auto" w:fill="FFFFFF"/>
              </w:rPr>
            </w:pPr>
            <w:r w:rsidRPr="00DA1076">
              <w:rPr>
                <w:sz w:val="22"/>
                <w:szCs w:val="22"/>
              </w:rPr>
              <w:t>Ntaios G, et al.</w:t>
            </w:r>
            <w:r w:rsidR="00225AB7">
              <w:rPr>
                <w:sz w:val="22"/>
                <w:szCs w:val="22"/>
              </w:rPr>
              <w:t xml:space="preserve"> </w:t>
            </w:r>
            <w:r w:rsidRPr="00DA1076">
              <w:rPr>
                <w:sz w:val="22"/>
                <w:szCs w:val="22"/>
              </w:rPr>
              <w:t>Stroke. 2015</w:t>
            </w:r>
            <w:r w:rsidRPr="00DA1076">
              <w:rPr>
                <w:sz w:val="22"/>
                <w:szCs w:val="22"/>
              </w:rPr>
              <w:fldChar w:fldCharType="begin">
                <w:fldData xml:space="preserve">PEVuZE5vdGU+PENpdGU+PEF1dGhvcj5OdGFpb3M8L0F1dGhvcj48WWVhcj4yMDE1PC9ZZWFyPjxS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</w:fldData>
              </w:fldChar>
            </w:r>
            <w:r w:rsidR="0096217E">
              <w:rPr>
                <w:sz w:val="22"/>
                <w:szCs w:val="22"/>
              </w:rPr>
              <w:instrText xml:space="preserve"> ADDIN EN.CITE </w:instrText>
            </w:r>
            <w:r w:rsidR="0096217E">
              <w:rPr>
                <w:sz w:val="22"/>
                <w:szCs w:val="22"/>
              </w:rPr>
              <w:fldChar w:fldCharType="begin">
                <w:fldData xml:space="preserve">PEVuZE5vdGU+PENpdGU+PEF1dGhvcj5OdGFpb3M8L0F1dGhvcj48WWVhcj4yMDE1PC9ZZWFyPjxS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</w:fldData>
              </w:fldChar>
            </w:r>
            <w:r w:rsidR="0096217E">
              <w:rPr>
                <w:sz w:val="22"/>
                <w:szCs w:val="22"/>
              </w:rPr>
              <w:instrText xml:space="preserve"> ADDIN EN.CITE.DATA </w:instrText>
            </w:r>
            <w:r w:rsidR="0096217E">
              <w:rPr>
                <w:sz w:val="22"/>
                <w:szCs w:val="22"/>
              </w:rPr>
            </w:r>
            <w:r w:rsidR="0096217E">
              <w:rPr>
                <w:sz w:val="22"/>
                <w:szCs w:val="22"/>
              </w:rPr>
              <w:fldChar w:fldCharType="end"/>
            </w:r>
            <w:r w:rsidRPr="00DA1076">
              <w:rPr>
                <w:sz w:val="22"/>
                <w:szCs w:val="22"/>
              </w:rPr>
            </w:r>
            <w:r w:rsidRPr="00DA1076">
              <w:rPr>
                <w:sz w:val="22"/>
                <w:szCs w:val="22"/>
              </w:rPr>
              <w:fldChar w:fldCharType="separate"/>
            </w:r>
            <w:r w:rsidR="0096217E">
              <w:rPr>
                <w:noProof/>
                <w:sz w:val="22"/>
                <w:szCs w:val="22"/>
              </w:rPr>
              <w:t>[39]</w:t>
            </w:r>
            <w:r w:rsidRPr="00DA1076">
              <w:rPr>
                <w:sz w:val="22"/>
                <w:szCs w:val="22"/>
              </w:rPr>
              <w:fldChar w:fldCharType="end"/>
            </w:r>
          </w:p>
        </w:tc>
        <w:tc>
          <w:tcPr>
            <w:tcW w:w="4677" w:type="dxa"/>
            <w:tcBorders>
              <w:top w:val="single" w:sz="4" w:space="0" w:color="auto"/>
            </w:tcBorders>
          </w:tcPr>
          <w:p w14:paraId="0AA41D32" w14:textId="587FB07E" w:rsidR="009942F7" w:rsidRPr="00DA1076" w:rsidRDefault="009942F7" w:rsidP="009942F7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2735 patients with ESUS</w:t>
            </w:r>
          </w:p>
        </w:tc>
        <w:tc>
          <w:tcPr>
            <w:tcW w:w="6521" w:type="dxa"/>
            <w:gridSpan w:val="2"/>
            <w:tcBorders>
              <w:top w:val="single" w:sz="4" w:space="0" w:color="auto"/>
            </w:tcBorders>
          </w:tcPr>
          <w:p w14:paraId="5500CD12" w14:textId="07FF81D4" w:rsidR="009942F7" w:rsidRPr="00DA1076" w:rsidRDefault="000C3B88" w:rsidP="009942F7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 xml:space="preserve">Covert paroxysmal atrial fibrillation:43.2%;%; Left ventricle :20.2%;  Arteriogenic emboli : 13.9%; Non-atrial fibrillation atrial dysrhythmias and stasis :5.9%; Paradoxical embolism: 5.1%; </w:t>
            </w:r>
            <w:r w:rsidR="009942F7" w:rsidRPr="00DA1076">
              <w:rPr>
                <w:sz w:val="22"/>
                <w:szCs w:val="22"/>
              </w:rPr>
              <w:t xml:space="preserve">Mitral valve:4.7%; Aortic valve: 5.5%; Atrial structural abnormalities :3.6Cancer-associated :1.2% </w:t>
            </w:r>
          </w:p>
        </w:tc>
      </w:tr>
      <w:tr w:rsidR="00765AEF" w:rsidRPr="00DA1076" w14:paraId="62A5F2D2" w14:textId="77777777" w:rsidTr="00AF15BA">
        <w:tc>
          <w:tcPr>
            <w:tcW w:w="3261" w:type="dxa"/>
          </w:tcPr>
          <w:p w14:paraId="581E8DC5" w14:textId="66CCF270" w:rsidR="009942F7" w:rsidRPr="00DA1076" w:rsidRDefault="009942F7" w:rsidP="009942F7">
            <w:pPr>
              <w:rPr>
                <w:color w:val="212121"/>
                <w:sz w:val="22"/>
                <w:szCs w:val="22"/>
                <w:shd w:val="clear" w:color="auto" w:fill="FFFFFF"/>
              </w:rPr>
            </w:pPr>
            <w:r w:rsidRPr="00DA1076">
              <w:rPr>
                <w:color w:val="212121"/>
                <w:sz w:val="22"/>
                <w:szCs w:val="22"/>
                <w:shd w:val="clear" w:color="auto" w:fill="FFFFFF"/>
              </w:rPr>
              <w:lastRenderedPageBreak/>
              <w:t xml:space="preserve">Perera KS, et al. Eur Stroke J. 2018 </w:t>
            </w:r>
            <w:r w:rsidRPr="00DA1076">
              <w:rPr>
                <w:color w:val="212121"/>
                <w:sz w:val="22"/>
                <w:szCs w:val="22"/>
                <w:shd w:val="clear" w:color="auto" w:fill="FFFFFF"/>
              </w:rPr>
              <w:fldChar w:fldCharType="begin">
                <w:fldData xml:space="preserve">PEVuZE5vdGU+PENpdGU+PEF1dGhvcj5LYXNuZXI8L0F1dGhvcj48WWVhcj4yMDE4PC9ZZWFyPjxS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</w:fldData>
              </w:fldChar>
            </w:r>
            <w:r w:rsidR="0096217E">
              <w:rPr>
                <w:color w:val="212121"/>
                <w:sz w:val="22"/>
                <w:szCs w:val="22"/>
                <w:shd w:val="clear" w:color="auto" w:fill="FFFFFF"/>
              </w:rPr>
              <w:instrText xml:space="preserve"> ADDIN EN.CITE </w:instrText>
            </w:r>
            <w:r w:rsidR="0096217E">
              <w:rPr>
                <w:color w:val="212121"/>
                <w:sz w:val="22"/>
                <w:szCs w:val="22"/>
                <w:shd w:val="clear" w:color="auto" w:fill="FFFFFF"/>
              </w:rPr>
              <w:fldChar w:fldCharType="begin">
                <w:fldData xml:space="preserve">PEVuZE5vdGU+PENpdGU+PEF1dGhvcj5LYXNuZXI8L0F1dGhvcj48WWVhcj4yMDE4PC9ZZWFyPjxS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</w:fldData>
              </w:fldChar>
            </w:r>
            <w:r w:rsidR="0096217E">
              <w:rPr>
                <w:color w:val="212121"/>
                <w:sz w:val="22"/>
                <w:szCs w:val="22"/>
                <w:shd w:val="clear" w:color="auto" w:fill="FFFFFF"/>
              </w:rPr>
              <w:instrText xml:space="preserve"> ADDIN EN.CITE.DATA </w:instrText>
            </w:r>
            <w:r w:rsidR="0096217E">
              <w:rPr>
                <w:color w:val="212121"/>
                <w:sz w:val="22"/>
                <w:szCs w:val="22"/>
                <w:shd w:val="clear" w:color="auto" w:fill="FFFFFF"/>
              </w:rPr>
            </w:r>
            <w:r w:rsidR="0096217E">
              <w:rPr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  <w:r w:rsidRPr="00DA1076">
              <w:rPr>
                <w:color w:val="212121"/>
                <w:sz w:val="22"/>
                <w:szCs w:val="22"/>
                <w:shd w:val="clear" w:color="auto" w:fill="FFFFFF"/>
              </w:rPr>
            </w:r>
            <w:r w:rsidRPr="00DA1076">
              <w:rPr>
                <w:color w:val="212121"/>
                <w:sz w:val="22"/>
                <w:szCs w:val="22"/>
                <w:shd w:val="clear" w:color="auto" w:fill="FFFFFF"/>
              </w:rPr>
              <w:fldChar w:fldCharType="separate"/>
            </w:r>
            <w:r w:rsidR="0096217E">
              <w:rPr>
                <w:noProof/>
                <w:color w:val="212121"/>
                <w:sz w:val="22"/>
                <w:szCs w:val="22"/>
                <w:shd w:val="clear" w:color="auto" w:fill="FFFFFF"/>
              </w:rPr>
              <w:t>[35]</w:t>
            </w:r>
            <w:r w:rsidRPr="00DA1076">
              <w:rPr>
                <w:color w:val="212121"/>
                <w:sz w:val="22"/>
                <w:szCs w:val="22"/>
                <w:shd w:val="clear" w:color="auto" w:fill="FFFFFF"/>
              </w:rPr>
              <w:fldChar w:fldCharType="end"/>
            </w:r>
          </w:p>
        </w:tc>
        <w:tc>
          <w:tcPr>
            <w:tcW w:w="4677" w:type="dxa"/>
          </w:tcPr>
          <w:p w14:paraId="486D9E42" w14:textId="77777777" w:rsidR="009942F7" w:rsidRPr="00DA1076" w:rsidRDefault="009942F7" w:rsidP="009942F7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2144 patients with ischaemic stroke</w:t>
            </w:r>
          </w:p>
          <w:p w14:paraId="2731AE23" w14:textId="305D2012" w:rsidR="009942F7" w:rsidRPr="00DA1076" w:rsidRDefault="009942F7" w:rsidP="009942F7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-24% (n = 78) of young vs. 15% (n = 273) of older patients with embolic stroke of undetermined source criteria.</w:t>
            </w:r>
          </w:p>
        </w:tc>
        <w:tc>
          <w:tcPr>
            <w:tcW w:w="6521" w:type="dxa"/>
            <w:gridSpan w:val="2"/>
          </w:tcPr>
          <w:p w14:paraId="37F239F3" w14:textId="7FA4210F" w:rsidR="009942F7" w:rsidRPr="00DA1076" w:rsidRDefault="009942F7" w:rsidP="009942F7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 xml:space="preserve">Fewer young embolic stroke of undetermined source patients (63%) had potential minor risk embolic sources identified vs. older embolic stroke of undetermined source patients (77%) </w:t>
            </w:r>
          </w:p>
        </w:tc>
      </w:tr>
      <w:tr w:rsidR="00765AEF" w:rsidRPr="00DA1076" w14:paraId="43A843F1" w14:textId="77777777" w:rsidTr="00AF15BA">
        <w:tc>
          <w:tcPr>
            <w:tcW w:w="3261" w:type="dxa"/>
          </w:tcPr>
          <w:p w14:paraId="418212AF" w14:textId="0A9A3D41" w:rsidR="009942F7" w:rsidRPr="00DA1076" w:rsidRDefault="009942F7" w:rsidP="009942F7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Umemura T,</w:t>
            </w:r>
            <w:r w:rsidR="00225AB7">
              <w:rPr>
                <w:sz w:val="22"/>
                <w:szCs w:val="22"/>
              </w:rPr>
              <w:t xml:space="preserve"> </w:t>
            </w:r>
            <w:r w:rsidRPr="00DA1076">
              <w:rPr>
                <w:sz w:val="22"/>
                <w:szCs w:val="22"/>
              </w:rPr>
              <w:t>et al. J Stroke Cerebrovasc Dis. 2019</w:t>
            </w:r>
            <w:r w:rsidRPr="00DA1076">
              <w:rPr>
                <w:sz w:val="22"/>
                <w:szCs w:val="22"/>
              </w:rPr>
              <w:fldChar w:fldCharType="begin">
                <w:fldData xml:space="preserve">PEVuZE5vdGU+PENpdGU+PEF1dGhvcj5VbWVtdXJhPC9BdXRob3I+PFllYXI+MjAxOTwvWWVhcj48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==
</w:fldData>
              </w:fldChar>
            </w:r>
            <w:r w:rsidR="0096217E">
              <w:rPr>
                <w:sz w:val="22"/>
                <w:szCs w:val="22"/>
              </w:rPr>
              <w:instrText xml:space="preserve"> ADDIN EN.CITE </w:instrText>
            </w:r>
            <w:r w:rsidR="0096217E">
              <w:rPr>
                <w:sz w:val="22"/>
                <w:szCs w:val="22"/>
              </w:rPr>
              <w:fldChar w:fldCharType="begin">
                <w:fldData xml:space="preserve">PEVuZE5vdGU+PENpdGU+PEF1dGhvcj5VbWVtdXJhPC9BdXRob3I+PFllYXI+MjAxOTwvWWVhcj48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==
</w:fldData>
              </w:fldChar>
            </w:r>
            <w:r w:rsidR="0096217E">
              <w:rPr>
                <w:sz w:val="22"/>
                <w:szCs w:val="22"/>
              </w:rPr>
              <w:instrText xml:space="preserve"> ADDIN EN.CITE.DATA </w:instrText>
            </w:r>
            <w:r w:rsidR="0096217E">
              <w:rPr>
                <w:sz w:val="22"/>
                <w:szCs w:val="22"/>
              </w:rPr>
            </w:r>
            <w:r w:rsidR="0096217E">
              <w:rPr>
                <w:sz w:val="22"/>
                <w:szCs w:val="22"/>
              </w:rPr>
              <w:fldChar w:fldCharType="end"/>
            </w:r>
            <w:r w:rsidRPr="00DA1076">
              <w:rPr>
                <w:sz w:val="22"/>
                <w:szCs w:val="22"/>
              </w:rPr>
            </w:r>
            <w:r w:rsidRPr="00DA1076">
              <w:rPr>
                <w:sz w:val="22"/>
                <w:szCs w:val="22"/>
              </w:rPr>
              <w:fldChar w:fldCharType="separate"/>
            </w:r>
            <w:r w:rsidR="0096217E">
              <w:rPr>
                <w:noProof/>
                <w:sz w:val="22"/>
                <w:szCs w:val="22"/>
              </w:rPr>
              <w:t>[40]</w:t>
            </w:r>
            <w:r w:rsidRPr="00DA1076">
              <w:rPr>
                <w:sz w:val="22"/>
                <w:szCs w:val="22"/>
              </w:rPr>
              <w:fldChar w:fldCharType="end"/>
            </w:r>
          </w:p>
        </w:tc>
        <w:tc>
          <w:tcPr>
            <w:tcW w:w="4677" w:type="dxa"/>
          </w:tcPr>
          <w:p w14:paraId="1EBE37F4" w14:textId="77777777" w:rsidR="009942F7" w:rsidRPr="00DA1076" w:rsidRDefault="009942F7" w:rsidP="009942F7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292 consecutive patients (135 men, 157 women; mean age: 74.3 ± 11.6 years) diagnosed with cerebral infarction</w:t>
            </w:r>
          </w:p>
          <w:p w14:paraId="36139F5D" w14:textId="02756077" w:rsidR="009942F7" w:rsidRPr="00DA1076" w:rsidRDefault="009942F7" w:rsidP="009942F7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-27 of whom were diagnosed with embolic stroke of undetermined source (9.2%; 14 men, 13 women; mean age: 70.7 ± 11.5 years).</w:t>
            </w:r>
          </w:p>
        </w:tc>
        <w:tc>
          <w:tcPr>
            <w:tcW w:w="6521" w:type="dxa"/>
            <w:gridSpan w:val="2"/>
          </w:tcPr>
          <w:p w14:paraId="29D579D2" w14:textId="2BE7621A" w:rsidR="009942F7" w:rsidRPr="00DA1076" w:rsidRDefault="009942F7" w:rsidP="009942F7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Valve calcification (11.1%), left ventricle diastolic dysfunction (18.5%), cancer-associated stroke (25.9%), covert atrial fibrillation (7.4%), aortic arch atherosclerotic plaques (11.1%), paradoxical embolism (3.7%), and sick sinus syndrome (3.7%).</w:t>
            </w:r>
          </w:p>
        </w:tc>
      </w:tr>
      <w:tr w:rsidR="00765AEF" w:rsidRPr="00DA1076" w14:paraId="13BD3993" w14:textId="77777777" w:rsidTr="00AF15BA">
        <w:tc>
          <w:tcPr>
            <w:tcW w:w="3261" w:type="dxa"/>
          </w:tcPr>
          <w:p w14:paraId="294357FB" w14:textId="4C6A2B50" w:rsidR="009942F7" w:rsidRPr="00DA1076" w:rsidRDefault="009942F7" w:rsidP="009942F7">
            <w:pPr>
              <w:rPr>
                <w:b/>
                <w:bCs/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Ntaios G, et al.</w:t>
            </w:r>
            <w:r w:rsidR="00225AB7">
              <w:rPr>
                <w:sz w:val="22"/>
                <w:szCs w:val="22"/>
              </w:rPr>
              <w:t xml:space="preserve"> </w:t>
            </w:r>
            <w:r w:rsidRPr="00DA1076">
              <w:rPr>
                <w:sz w:val="22"/>
                <w:szCs w:val="22"/>
              </w:rPr>
              <w:t>Stroke. 2019</w:t>
            </w:r>
            <w:r w:rsidRPr="00DA1076">
              <w:rPr>
                <w:sz w:val="22"/>
                <w:szCs w:val="22"/>
              </w:rPr>
              <w:fldChar w:fldCharType="begin">
                <w:fldData xml:space="preserve">PEVuZE5vdGU+PENpdGU+PEF1dGhvcj5OdGFpb3M8L0F1dGhvcj48WWVhcj4yMDE5PC9ZZWFyPjxS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</w:fldData>
              </w:fldChar>
            </w:r>
            <w:r w:rsidR="0096217E">
              <w:rPr>
                <w:sz w:val="22"/>
                <w:szCs w:val="22"/>
              </w:rPr>
              <w:instrText xml:space="preserve"> ADDIN EN.CITE </w:instrText>
            </w:r>
            <w:r w:rsidR="0096217E">
              <w:rPr>
                <w:sz w:val="22"/>
                <w:szCs w:val="22"/>
              </w:rPr>
              <w:fldChar w:fldCharType="begin">
                <w:fldData xml:space="preserve">PEVuZE5vdGU+PENpdGU+PEF1dGhvcj5OdGFpb3M8L0F1dGhvcj48WWVhcj4yMDE5PC9ZZWFyPjxS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</w:fldData>
              </w:fldChar>
            </w:r>
            <w:r w:rsidR="0096217E">
              <w:rPr>
                <w:sz w:val="22"/>
                <w:szCs w:val="22"/>
              </w:rPr>
              <w:instrText xml:space="preserve"> ADDIN EN.CITE.DATA </w:instrText>
            </w:r>
            <w:r w:rsidR="0096217E">
              <w:rPr>
                <w:sz w:val="22"/>
                <w:szCs w:val="22"/>
              </w:rPr>
            </w:r>
            <w:r w:rsidR="0096217E">
              <w:rPr>
                <w:sz w:val="22"/>
                <w:szCs w:val="22"/>
              </w:rPr>
              <w:fldChar w:fldCharType="end"/>
            </w:r>
            <w:r w:rsidRPr="00DA1076">
              <w:rPr>
                <w:sz w:val="22"/>
                <w:szCs w:val="22"/>
              </w:rPr>
            </w:r>
            <w:r w:rsidRPr="00DA1076">
              <w:rPr>
                <w:sz w:val="22"/>
                <w:szCs w:val="22"/>
              </w:rPr>
              <w:fldChar w:fldCharType="separate"/>
            </w:r>
            <w:r w:rsidR="0096217E">
              <w:rPr>
                <w:noProof/>
                <w:sz w:val="22"/>
                <w:szCs w:val="22"/>
              </w:rPr>
              <w:t>[41]</w:t>
            </w:r>
            <w:r w:rsidRPr="00DA1076">
              <w:rPr>
                <w:sz w:val="22"/>
                <w:szCs w:val="22"/>
              </w:rPr>
              <w:fldChar w:fldCharType="end"/>
            </w:r>
          </w:p>
        </w:tc>
        <w:tc>
          <w:tcPr>
            <w:tcW w:w="4677" w:type="dxa"/>
          </w:tcPr>
          <w:p w14:paraId="17931373" w14:textId="247BAE5F" w:rsidR="009942F7" w:rsidRPr="00DA1076" w:rsidRDefault="009942F7" w:rsidP="009942F7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>1382 patients with ESUS</w:t>
            </w:r>
          </w:p>
        </w:tc>
        <w:tc>
          <w:tcPr>
            <w:tcW w:w="6521" w:type="dxa"/>
            <w:gridSpan w:val="2"/>
          </w:tcPr>
          <w:p w14:paraId="005DDF66" w14:textId="7FD51B66" w:rsidR="009942F7" w:rsidRPr="00DA1076" w:rsidRDefault="009942F7" w:rsidP="009942F7">
            <w:pPr>
              <w:rPr>
                <w:sz w:val="22"/>
                <w:szCs w:val="22"/>
              </w:rPr>
            </w:pPr>
            <w:r w:rsidRPr="00DA1076">
              <w:rPr>
                <w:sz w:val="22"/>
                <w:szCs w:val="22"/>
              </w:rPr>
              <w:t xml:space="preserve">397 (29%) had </w:t>
            </w:r>
            <w:r w:rsidR="00DA1076">
              <w:rPr>
                <w:sz w:val="22"/>
                <w:szCs w:val="22"/>
              </w:rPr>
              <w:t>a</w:t>
            </w:r>
            <w:r w:rsidRPr="00DA1076">
              <w:rPr>
                <w:sz w:val="22"/>
                <w:szCs w:val="22"/>
              </w:rPr>
              <w:t xml:space="preserve">ortic arch atherosclerosis and 112 (8%) had complex </w:t>
            </w:r>
            <w:r w:rsidR="00DA1076">
              <w:rPr>
                <w:sz w:val="22"/>
                <w:szCs w:val="22"/>
              </w:rPr>
              <w:t>a</w:t>
            </w:r>
            <w:r w:rsidR="00DA1076" w:rsidRPr="00DA1076">
              <w:rPr>
                <w:sz w:val="22"/>
                <w:szCs w:val="22"/>
              </w:rPr>
              <w:t>ortic arch atherosclerosis</w:t>
            </w:r>
          </w:p>
        </w:tc>
      </w:tr>
      <w:tr w:rsidR="00765AEF" w:rsidRPr="00DA1076" w14:paraId="1755161D" w14:textId="77777777" w:rsidTr="00AF15BA">
        <w:tc>
          <w:tcPr>
            <w:tcW w:w="3261" w:type="dxa"/>
          </w:tcPr>
          <w:p w14:paraId="4FB436A8" w14:textId="09D44537" w:rsidR="00761466" w:rsidRPr="00DA1076" w:rsidRDefault="005D4CE1" w:rsidP="009942F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Ikonomidis, et al. Thromb Haemost. 2019</w:t>
            </w:r>
            <w:r w:rsidR="00595BEC">
              <w:rPr>
                <w:sz w:val="22"/>
                <w:szCs w:val="22"/>
              </w:rPr>
              <w:t xml:space="preserve"> </w:t>
            </w:r>
            <w:r w:rsidR="00BD4233">
              <w:rPr>
                <w:sz w:val="22"/>
                <w:szCs w:val="22"/>
              </w:rPr>
              <w:fldChar w:fldCharType="begin">
                <w:fldData xml:space="preserve">PEVuZE5vdGU+PENpdGU+PEF1dGhvcj5Ja29ub21pZGlzPC9BdXRob3I+PFllYXI+MjAxOTwvWWVh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</w:fldData>
              </w:fldChar>
            </w:r>
            <w:r w:rsidR="0096217E">
              <w:rPr>
                <w:sz w:val="22"/>
                <w:szCs w:val="22"/>
              </w:rPr>
              <w:instrText xml:space="preserve"> ADDIN EN.CITE </w:instrText>
            </w:r>
            <w:r w:rsidR="0096217E">
              <w:rPr>
                <w:sz w:val="22"/>
                <w:szCs w:val="22"/>
              </w:rPr>
              <w:fldChar w:fldCharType="begin">
                <w:fldData xml:space="preserve">PEVuZE5vdGU+PENpdGU+PEF1dGhvcj5Ja29ub21pZGlzPC9BdXRob3I+PFllYXI+MjAxOTwvWWVh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</w:fldData>
              </w:fldChar>
            </w:r>
            <w:r w:rsidR="0096217E">
              <w:rPr>
                <w:sz w:val="22"/>
                <w:szCs w:val="22"/>
              </w:rPr>
              <w:instrText xml:space="preserve"> ADDIN EN.CITE.DATA </w:instrText>
            </w:r>
            <w:r w:rsidR="0096217E">
              <w:rPr>
                <w:sz w:val="22"/>
                <w:szCs w:val="22"/>
              </w:rPr>
            </w:r>
            <w:r w:rsidR="0096217E">
              <w:rPr>
                <w:sz w:val="22"/>
                <w:szCs w:val="22"/>
              </w:rPr>
              <w:fldChar w:fldCharType="end"/>
            </w:r>
            <w:r w:rsidR="00BD4233">
              <w:rPr>
                <w:sz w:val="22"/>
                <w:szCs w:val="22"/>
              </w:rPr>
            </w:r>
            <w:r w:rsidR="00BD4233">
              <w:rPr>
                <w:sz w:val="22"/>
                <w:szCs w:val="22"/>
              </w:rPr>
              <w:fldChar w:fldCharType="separate"/>
            </w:r>
            <w:r w:rsidR="0096217E">
              <w:rPr>
                <w:noProof/>
                <w:sz w:val="22"/>
                <w:szCs w:val="22"/>
              </w:rPr>
              <w:t>[42]</w:t>
            </w:r>
            <w:r w:rsidR="00BD4233">
              <w:rPr>
                <w:sz w:val="22"/>
                <w:szCs w:val="22"/>
              </w:rPr>
              <w:fldChar w:fldCharType="end"/>
            </w:r>
          </w:p>
        </w:tc>
        <w:tc>
          <w:tcPr>
            <w:tcW w:w="4677" w:type="dxa"/>
          </w:tcPr>
          <w:p w14:paraId="4FA1B488" w14:textId="226BC505" w:rsidR="00761466" w:rsidRPr="00DA1076" w:rsidRDefault="00325A2A" w:rsidP="009942F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0 patients with ESUS vs 90 controls with similar risk factors</w:t>
            </w:r>
          </w:p>
        </w:tc>
        <w:tc>
          <w:tcPr>
            <w:tcW w:w="6521" w:type="dxa"/>
            <w:gridSpan w:val="2"/>
          </w:tcPr>
          <w:p w14:paraId="099795A8" w14:textId="302516EA" w:rsidR="00761466" w:rsidRPr="00DA1076" w:rsidRDefault="00AA3FA8" w:rsidP="009942F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ompared with control, ESUS patients h</w:t>
            </w:r>
            <w:r w:rsidR="00B82E57">
              <w:rPr>
                <w:sz w:val="22"/>
                <w:szCs w:val="22"/>
              </w:rPr>
              <w:t>ad</w:t>
            </w:r>
            <w:r>
              <w:rPr>
                <w:sz w:val="22"/>
                <w:szCs w:val="22"/>
              </w:rPr>
              <w:t xml:space="preserve"> </w:t>
            </w:r>
            <w:r w:rsidR="00610E98">
              <w:rPr>
                <w:sz w:val="22"/>
                <w:szCs w:val="22"/>
              </w:rPr>
              <w:t>significantly higher arterial stiffness, en</w:t>
            </w:r>
            <w:r w:rsidR="00184F37">
              <w:rPr>
                <w:sz w:val="22"/>
                <w:szCs w:val="22"/>
              </w:rPr>
              <w:t xml:space="preserve">dothelial </w:t>
            </w:r>
            <w:r w:rsidR="007D080B">
              <w:rPr>
                <w:sz w:val="22"/>
                <w:szCs w:val="22"/>
              </w:rPr>
              <w:t xml:space="preserve">glycocalyx </w:t>
            </w:r>
            <w:r w:rsidR="008F5957">
              <w:rPr>
                <w:sz w:val="22"/>
                <w:szCs w:val="22"/>
              </w:rPr>
              <w:t>damage, and oxidative stress</w:t>
            </w:r>
            <w:r w:rsidR="00AB75DE">
              <w:rPr>
                <w:sz w:val="22"/>
                <w:szCs w:val="22"/>
              </w:rPr>
              <w:t xml:space="preserve">, as well as higher </w:t>
            </w:r>
            <w:r w:rsidR="005D7C70">
              <w:rPr>
                <w:sz w:val="22"/>
                <w:szCs w:val="22"/>
              </w:rPr>
              <w:t>LA</w:t>
            </w:r>
            <w:r w:rsidR="00DB3B43">
              <w:rPr>
                <w:sz w:val="22"/>
                <w:szCs w:val="22"/>
              </w:rPr>
              <w:t xml:space="preserve"> volume, </w:t>
            </w:r>
            <w:r w:rsidR="005D7C70">
              <w:rPr>
                <w:sz w:val="22"/>
                <w:szCs w:val="22"/>
              </w:rPr>
              <w:t>and reduced reservoir LA strain</w:t>
            </w:r>
            <w:r w:rsidR="0069461C">
              <w:rPr>
                <w:sz w:val="22"/>
                <w:szCs w:val="22"/>
              </w:rPr>
              <w:t xml:space="preserve"> (P&lt;0.05)</w:t>
            </w:r>
            <w:r w:rsidR="005D7C70">
              <w:rPr>
                <w:sz w:val="22"/>
                <w:szCs w:val="22"/>
              </w:rPr>
              <w:t xml:space="preserve">. </w:t>
            </w:r>
            <w:r w:rsidR="002D4604">
              <w:rPr>
                <w:sz w:val="22"/>
                <w:szCs w:val="22"/>
              </w:rPr>
              <w:t xml:space="preserve">In ESUS, </w:t>
            </w:r>
            <w:r w:rsidR="00341990">
              <w:rPr>
                <w:sz w:val="22"/>
                <w:szCs w:val="22"/>
              </w:rPr>
              <w:t>glycocalyx damage</w:t>
            </w:r>
            <w:r w:rsidR="00B82E57">
              <w:rPr>
                <w:sz w:val="22"/>
                <w:szCs w:val="22"/>
              </w:rPr>
              <w:t xml:space="preserve"> was</w:t>
            </w:r>
            <w:r w:rsidR="00341990">
              <w:rPr>
                <w:sz w:val="22"/>
                <w:szCs w:val="22"/>
              </w:rPr>
              <w:t xml:space="preserve"> related </w:t>
            </w:r>
            <w:r w:rsidR="00B82E57">
              <w:rPr>
                <w:sz w:val="22"/>
                <w:szCs w:val="22"/>
              </w:rPr>
              <w:t>with increased pulse wave velocity which was linked with</w:t>
            </w:r>
            <w:r w:rsidR="00D43142">
              <w:rPr>
                <w:sz w:val="22"/>
                <w:szCs w:val="22"/>
              </w:rPr>
              <w:t xml:space="preserve"> LA reservoir strain.</w:t>
            </w:r>
            <w:r w:rsidR="00B82E57">
              <w:rPr>
                <w:sz w:val="22"/>
                <w:szCs w:val="22"/>
              </w:rPr>
              <w:t xml:space="preserve"> </w:t>
            </w:r>
          </w:p>
        </w:tc>
      </w:tr>
    </w:tbl>
    <w:p w14:paraId="33C94836" w14:textId="0B11D243" w:rsidR="0096652A" w:rsidRPr="00DA1076" w:rsidRDefault="0096652A">
      <w:pPr>
        <w:rPr>
          <w:sz w:val="22"/>
          <w:szCs w:val="22"/>
        </w:rPr>
      </w:pPr>
    </w:p>
    <w:p w14:paraId="1EC30C00" w14:textId="7AEA2B9E" w:rsidR="0096652A" w:rsidRPr="00A838C7" w:rsidRDefault="00DA1076">
      <w:pPr>
        <w:rPr>
          <w:sz w:val="22"/>
          <w:szCs w:val="22"/>
        </w:rPr>
      </w:pPr>
      <w:r>
        <w:rPr>
          <w:sz w:val="22"/>
          <w:szCs w:val="22"/>
        </w:rPr>
        <w:t xml:space="preserve">* </w:t>
      </w:r>
      <w:r w:rsidRPr="00DA1076">
        <w:rPr>
          <w:sz w:val="22"/>
          <w:szCs w:val="22"/>
        </w:rPr>
        <w:t>HR: hazard ratio. CI: confidential interval. AF: atrial fibrillation. LA: left atrium.</w:t>
      </w:r>
      <w:r w:rsidR="00A838C7">
        <w:rPr>
          <w:sz w:val="22"/>
          <w:szCs w:val="22"/>
        </w:rPr>
        <w:t xml:space="preserve"> ESUS</w:t>
      </w:r>
      <w:r w:rsidR="00A838C7">
        <w:rPr>
          <w:rFonts w:hint="eastAsia"/>
          <w:sz w:val="22"/>
          <w:szCs w:val="22"/>
        </w:rPr>
        <w:t>：</w:t>
      </w:r>
      <w:r w:rsidR="00A838C7">
        <w:rPr>
          <w:rFonts w:hint="eastAsia"/>
          <w:sz w:val="22"/>
          <w:szCs w:val="22"/>
        </w:rPr>
        <w:t xml:space="preserve"> </w:t>
      </w:r>
      <w:r w:rsidR="00A838C7" w:rsidRPr="00A838C7">
        <w:rPr>
          <w:sz w:val="22"/>
          <w:szCs w:val="22"/>
        </w:rPr>
        <w:t>embolic stroke of undetermined source</w:t>
      </w:r>
      <w:r w:rsidR="00A838C7">
        <w:rPr>
          <w:rFonts w:hint="eastAsia"/>
          <w:sz w:val="22"/>
          <w:szCs w:val="22"/>
        </w:rPr>
        <w:t>.</w:t>
      </w:r>
    </w:p>
    <w:p w14:paraId="70B83A2A" w14:textId="56C30E64" w:rsidR="0096652A" w:rsidRDefault="0096652A">
      <w:pPr>
        <w:rPr>
          <w:sz w:val="22"/>
          <w:szCs w:val="22"/>
        </w:rPr>
      </w:pPr>
    </w:p>
    <w:p w14:paraId="140BF17D" w14:textId="293C161D" w:rsidR="00401128" w:rsidRDefault="00401128">
      <w:pPr>
        <w:rPr>
          <w:sz w:val="22"/>
          <w:szCs w:val="22"/>
        </w:rPr>
      </w:pPr>
    </w:p>
    <w:p w14:paraId="2631C1A0" w14:textId="77777777" w:rsidR="00765AEF" w:rsidRDefault="00765AEF">
      <w:pPr>
        <w:rPr>
          <w:b/>
          <w:bCs/>
          <w:sz w:val="22"/>
          <w:szCs w:val="22"/>
        </w:rPr>
      </w:pPr>
    </w:p>
    <w:p w14:paraId="226FD393" w14:textId="77777777" w:rsidR="00765AEF" w:rsidRDefault="00765AEF">
      <w:pPr>
        <w:rPr>
          <w:b/>
          <w:bCs/>
          <w:sz w:val="22"/>
          <w:szCs w:val="22"/>
        </w:rPr>
      </w:pPr>
    </w:p>
    <w:p w14:paraId="1DF9594F" w14:textId="77777777" w:rsidR="00AB3521" w:rsidRDefault="00AB3521">
      <w:pPr>
        <w:rPr>
          <w:b/>
          <w:bCs/>
          <w:sz w:val="22"/>
          <w:szCs w:val="22"/>
        </w:rPr>
        <w:sectPr w:rsidR="00AB3521" w:rsidSect="00765AEF">
          <w:pgSz w:w="16838" w:h="11906" w:orient="landscape"/>
          <w:pgMar w:top="1797" w:right="1440" w:bottom="1797" w:left="1440" w:header="851" w:footer="992" w:gutter="0"/>
          <w:cols w:space="425"/>
          <w:docGrid w:type="lines" w:linePitch="326"/>
        </w:sectPr>
      </w:pPr>
    </w:p>
    <w:p w14:paraId="012917E0" w14:textId="62DEF211" w:rsidR="00401128" w:rsidRPr="00AF15BA" w:rsidRDefault="00401128">
      <w:pPr>
        <w:rPr>
          <w:b/>
          <w:bCs/>
          <w:sz w:val="22"/>
          <w:szCs w:val="22"/>
        </w:rPr>
      </w:pPr>
      <w:r w:rsidRPr="00AF15BA">
        <w:rPr>
          <w:b/>
          <w:bCs/>
          <w:sz w:val="22"/>
          <w:szCs w:val="22"/>
        </w:rPr>
        <w:lastRenderedPageBreak/>
        <w:t>Figure-1. Ma</w:t>
      </w:r>
      <w:r w:rsidR="00876F65" w:rsidRPr="00AF15BA">
        <w:rPr>
          <w:b/>
          <w:bCs/>
          <w:sz w:val="22"/>
          <w:szCs w:val="22"/>
        </w:rPr>
        <w:t xml:space="preserve">in </w:t>
      </w:r>
      <w:r w:rsidRPr="00AF15BA">
        <w:rPr>
          <w:b/>
          <w:bCs/>
          <w:sz w:val="22"/>
          <w:szCs w:val="22"/>
        </w:rPr>
        <w:t xml:space="preserve">etiologies </w:t>
      </w:r>
      <w:r w:rsidR="00B433D2" w:rsidRPr="00AF15BA">
        <w:rPr>
          <w:b/>
          <w:bCs/>
          <w:sz w:val="22"/>
          <w:szCs w:val="22"/>
        </w:rPr>
        <w:t>of ESUS</w:t>
      </w:r>
      <w:r w:rsidR="00D40018" w:rsidRPr="00AF15BA">
        <w:rPr>
          <w:b/>
          <w:bCs/>
          <w:sz w:val="22"/>
          <w:szCs w:val="22"/>
        </w:rPr>
        <w:t xml:space="preserve"> apart from atrial fibrillation</w:t>
      </w:r>
      <w:r w:rsidR="00B433D2" w:rsidRPr="00AF15BA">
        <w:rPr>
          <w:b/>
          <w:bCs/>
          <w:sz w:val="22"/>
          <w:szCs w:val="22"/>
        </w:rPr>
        <w:t xml:space="preserve">. </w:t>
      </w:r>
    </w:p>
    <w:p w14:paraId="0078A6BA" w14:textId="5B22AAD6" w:rsidR="00AB3521" w:rsidRDefault="00B433D2">
      <w:pPr>
        <w:rPr>
          <w:sz w:val="22"/>
          <w:szCs w:val="22"/>
        </w:rPr>
      </w:pPr>
      <w:r>
        <w:rPr>
          <w:sz w:val="22"/>
          <w:szCs w:val="22"/>
        </w:rPr>
        <w:t xml:space="preserve">Legend: A. Arterial disease/atherosclerosis. B. </w:t>
      </w:r>
      <w:r w:rsidR="002543E2">
        <w:rPr>
          <w:sz w:val="22"/>
          <w:szCs w:val="22"/>
        </w:rPr>
        <w:t>Atrial cardiopathy. C. Patent foramen oval</w:t>
      </w:r>
      <w:r w:rsidR="009730AF">
        <w:rPr>
          <w:sz w:val="22"/>
          <w:szCs w:val="22"/>
        </w:rPr>
        <w:t xml:space="preserve">e. </w:t>
      </w:r>
    </w:p>
    <w:p w14:paraId="48C6E7F7" w14:textId="11BDC9BC" w:rsidR="00AB3521" w:rsidRDefault="00AB3521">
      <w:pPr>
        <w:rPr>
          <w:sz w:val="22"/>
          <w:szCs w:val="22"/>
        </w:rPr>
      </w:pPr>
    </w:p>
    <w:p w14:paraId="38F0E8BF" w14:textId="462C468A" w:rsidR="00AB3521" w:rsidRPr="00DA1076" w:rsidRDefault="00AB3521">
      <w:pPr>
        <w:rPr>
          <w:sz w:val="22"/>
          <w:szCs w:val="22"/>
        </w:rPr>
      </w:pPr>
      <w:r>
        <w:rPr>
          <w:noProof/>
          <w:sz w:val="22"/>
          <w:szCs w:val="22"/>
        </w:rPr>
        <w:drawing>
          <wp:inline distT="0" distB="0" distL="0" distR="0" wp14:anchorId="2B9AFE37" wp14:editId="0E91E337">
            <wp:extent cx="7731125" cy="3673760"/>
            <wp:effectExtent l="0" t="0" r="3175" b="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743462" cy="36796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AB3521" w:rsidRPr="00DA1076" w:rsidSect="00AF15BA">
      <w:pgSz w:w="16838" w:h="11906" w:orient="landscape"/>
      <w:pgMar w:top="1797" w:right="1440" w:bottom="1797" w:left="144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0A079BA" w14:textId="77777777" w:rsidR="00DF3BE5" w:rsidRDefault="00DF3BE5" w:rsidP="00BD13D9">
      <w:r>
        <w:separator/>
      </w:r>
    </w:p>
  </w:endnote>
  <w:endnote w:type="continuationSeparator" w:id="0">
    <w:p w14:paraId="02A36478" w14:textId="77777777" w:rsidR="00DF3BE5" w:rsidRDefault="00DF3BE5" w:rsidP="00BD13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777ACF2" w14:textId="77777777" w:rsidR="00DF3BE5" w:rsidRDefault="00DF3BE5" w:rsidP="00BD13D9">
      <w:r>
        <w:separator/>
      </w:r>
    </w:p>
  </w:footnote>
  <w:footnote w:type="continuationSeparator" w:id="0">
    <w:p w14:paraId="4734CE51" w14:textId="77777777" w:rsidR="00DF3BE5" w:rsidRDefault="00DF3BE5" w:rsidP="00BD13D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1"/>
  <w:bordersDoNotSurroundHeader/>
  <w:bordersDoNotSurroundFooter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tr5rpssvb2xt0zes2r7pdfv5vxdepa99fpdr&quot;&gt;My EndNote Library-Converted&lt;record-ids&gt;&lt;item&gt;7259&lt;/item&gt;&lt;item&gt;9141&lt;/item&gt;&lt;item&gt;51749&lt;/item&gt;&lt;item&gt;56552&lt;/item&gt;&lt;item&gt;63237&lt;/item&gt;&lt;item&gt;69227&lt;/item&gt;&lt;item&gt;75950&lt;/item&gt;&lt;item&gt;76727&lt;/item&gt;&lt;item&gt;78958&lt;/item&gt;&lt;item&gt;80123&lt;/item&gt;&lt;item&gt;82388&lt;/item&gt;&lt;item&gt;85360&lt;/item&gt;&lt;item&gt;85361&lt;/item&gt;&lt;item&gt;85363&lt;/item&gt;&lt;item&gt;85366&lt;/item&gt;&lt;item&gt;85387&lt;/item&gt;&lt;/record-ids&gt;&lt;/item&gt;&lt;/Libraries&gt;"/>
  </w:docVars>
  <w:rsids>
    <w:rsidRoot w:val="00EA00B4"/>
    <w:rsid w:val="0000067F"/>
    <w:rsid w:val="00001BC6"/>
    <w:rsid w:val="000159B3"/>
    <w:rsid w:val="0002291B"/>
    <w:rsid w:val="00031C36"/>
    <w:rsid w:val="00033BE6"/>
    <w:rsid w:val="00035155"/>
    <w:rsid w:val="00040AA7"/>
    <w:rsid w:val="00041024"/>
    <w:rsid w:val="00053339"/>
    <w:rsid w:val="00054908"/>
    <w:rsid w:val="00057458"/>
    <w:rsid w:val="000643F2"/>
    <w:rsid w:val="00070812"/>
    <w:rsid w:val="00077FED"/>
    <w:rsid w:val="000827CB"/>
    <w:rsid w:val="00087394"/>
    <w:rsid w:val="000909D7"/>
    <w:rsid w:val="00092D17"/>
    <w:rsid w:val="000A2AA8"/>
    <w:rsid w:val="000A38F9"/>
    <w:rsid w:val="000B64B3"/>
    <w:rsid w:val="000C3B88"/>
    <w:rsid w:val="000D24BB"/>
    <w:rsid w:val="000E2843"/>
    <w:rsid w:val="000F2163"/>
    <w:rsid w:val="000F53C3"/>
    <w:rsid w:val="00101C1E"/>
    <w:rsid w:val="001034BA"/>
    <w:rsid w:val="00126EF2"/>
    <w:rsid w:val="00127A19"/>
    <w:rsid w:val="00133BC1"/>
    <w:rsid w:val="00144768"/>
    <w:rsid w:val="00162FE1"/>
    <w:rsid w:val="00164B91"/>
    <w:rsid w:val="00172C22"/>
    <w:rsid w:val="00174936"/>
    <w:rsid w:val="00181DC6"/>
    <w:rsid w:val="001846BA"/>
    <w:rsid w:val="00184F37"/>
    <w:rsid w:val="00191C23"/>
    <w:rsid w:val="0019560D"/>
    <w:rsid w:val="001A51D6"/>
    <w:rsid w:val="001B665F"/>
    <w:rsid w:val="001B7BCC"/>
    <w:rsid w:val="001C0286"/>
    <w:rsid w:val="001C5407"/>
    <w:rsid w:val="001D1857"/>
    <w:rsid w:val="001D2C3D"/>
    <w:rsid w:val="001D3E88"/>
    <w:rsid w:val="001E2998"/>
    <w:rsid w:val="001E3086"/>
    <w:rsid w:val="00203F44"/>
    <w:rsid w:val="0020712A"/>
    <w:rsid w:val="002143C8"/>
    <w:rsid w:val="00225AB7"/>
    <w:rsid w:val="00237471"/>
    <w:rsid w:val="00245B0A"/>
    <w:rsid w:val="002543E2"/>
    <w:rsid w:val="00254AD1"/>
    <w:rsid w:val="002578C6"/>
    <w:rsid w:val="00264267"/>
    <w:rsid w:val="00276F50"/>
    <w:rsid w:val="00277038"/>
    <w:rsid w:val="00283860"/>
    <w:rsid w:val="00284C87"/>
    <w:rsid w:val="00284E6D"/>
    <w:rsid w:val="002878AB"/>
    <w:rsid w:val="00297F7E"/>
    <w:rsid w:val="002A55C4"/>
    <w:rsid w:val="002B64A5"/>
    <w:rsid w:val="002C15D8"/>
    <w:rsid w:val="002D4604"/>
    <w:rsid w:val="002D6FDA"/>
    <w:rsid w:val="002F6F1F"/>
    <w:rsid w:val="0030116C"/>
    <w:rsid w:val="0030195E"/>
    <w:rsid w:val="0031165C"/>
    <w:rsid w:val="00313521"/>
    <w:rsid w:val="00325A2A"/>
    <w:rsid w:val="00326DFF"/>
    <w:rsid w:val="00327102"/>
    <w:rsid w:val="00334517"/>
    <w:rsid w:val="00337794"/>
    <w:rsid w:val="003409D1"/>
    <w:rsid w:val="00341990"/>
    <w:rsid w:val="0034789A"/>
    <w:rsid w:val="00356AD2"/>
    <w:rsid w:val="003639BD"/>
    <w:rsid w:val="00373AD8"/>
    <w:rsid w:val="00391A47"/>
    <w:rsid w:val="00397E89"/>
    <w:rsid w:val="003A1569"/>
    <w:rsid w:val="003A2B98"/>
    <w:rsid w:val="003A7886"/>
    <w:rsid w:val="003B34AB"/>
    <w:rsid w:val="003C22C1"/>
    <w:rsid w:val="003C4F2C"/>
    <w:rsid w:val="003C58FE"/>
    <w:rsid w:val="003C5BED"/>
    <w:rsid w:val="003C6788"/>
    <w:rsid w:val="003D3057"/>
    <w:rsid w:val="003D717E"/>
    <w:rsid w:val="003E0FB8"/>
    <w:rsid w:val="003E1BF2"/>
    <w:rsid w:val="003E5DC4"/>
    <w:rsid w:val="003E7CEC"/>
    <w:rsid w:val="003F7091"/>
    <w:rsid w:val="00400B82"/>
    <w:rsid w:val="00401128"/>
    <w:rsid w:val="00432FBE"/>
    <w:rsid w:val="00433ACF"/>
    <w:rsid w:val="00433B7B"/>
    <w:rsid w:val="004450F9"/>
    <w:rsid w:val="004476F4"/>
    <w:rsid w:val="00454F99"/>
    <w:rsid w:val="00456659"/>
    <w:rsid w:val="00463106"/>
    <w:rsid w:val="004637C0"/>
    <w:rsid w:val="00464317"/>
    <w:rsid w:val="00470B1A"/>
    <w:rsid w:val="004734B4"/>
    <w:rsid w:val="004736D2"/>
    <w:rsid w:val="00473F0C"/>
    <w:rsid w:val="00476501"/>
    <w:rsid w:val="004773F2"/>
    <w:rsid w:val="00477D4B"/>
    <w:rsid w:val="0048091E"/>
    <w:rsid w:val="00480AF4"/>
    <w:rsid w:val="00487000"/>
    <w:rsid w:val="00495425"/>
    <w:rsid w:val="004A602E"/>
    <w:rsid w:val="004B1AB7"/>
    <w:rsid w:val="004D3DCA"/>
    <w:rsid w:val="004E13E0"/>
    <w:rsid w:val="004E2601"/>
    <w:rsid w:val="004E3135"/>
    <w:rsid w:val="004E478D"/>
    <w:rsid w:val="004F371E"/>
    <w:rsid w:val="004F5F2A"/>
    <w:rsid w:val="005054EA"/>
    <w:rsid w:val="0051244B"/>
    <w:rsid w:val="00517A9C"/>
    <w:rsid w:val="00520DB6"/>
    <w:rsid w:val="00532321"/>
    <w:rsid w:val="00535469"/>
    <w:rsid w:val="00543590"/>
    <w:rsid w:val="005536C9"/>
    <w:rsid w:val="00563229"/>
    <w:rsid w:val="00566538"/>
    <w:rsid w:val="0057150C"/>
    <w:rsid w:val="00592969"/>
    <w:rsid w:val="00592F39"/>
    <w:rsid w:val="00595BEC"/>
    <w:rsid w:val="005A4707"/>
    <w:rsid w:val="005B13EF"/>
    <w:rsid w:val="005C1272"/>
    <w:rsid w:val="005C1636"/>
    <w:rsid w:val="005C36DA"/>
    <w:rsid w:val="005C419C"/>
    <w:rsid w:val="005D4CE1"/>
    <w:rsid w:val="005D7C70"/>
    <w:rsid w:val="005E5858"/>
    <w:rsid w:val="005E7E18"/>
    <w:rsid w:val="005F0A70"/>
    <w:rsid w:val="005F5D77"/>
    <w:rsid w:val="00610E98"/>
    <w:rsid w:val="00611174"/>
    <w:rsid w:val="00612E64"/>
    <w:rsid w:val="006153F5"/>
    <w:rsid w:val="006215DA"/>
    <w:rsid w:val="006247B9"/>
    <w:rsid w:val="006448D6"/>
    <w:rsid w:val="00651D85"/>
    <w:rsid w:val="0066485D"/>
    <w:rsid w:val="006678AF"/>
    <w:rsid w:val="00683038"/>
    <w:rsid w:val="00683B94"/>
    <w:rsid w:val="00691F6F"/>
    <w:rsid w:val="00693040"/>
    <w:rsid w:val="0069461C"/>
    <w:rsid w:val="00696C12"/>
    <w:rsid w:val="006A08E2"/>
    <w:rsid w:val="006A3EF6"/>
    <w:rsid w:val="006A6DE9"/>
    <w:rsid w:val="006B7643"/>
    <w:rsid w:val="006B7B82"/>
    <w:rsid w:val="006C33B6"/>
    <w:rsid w:val="006D0EDF"/>
    <w:rsid w:val="006D36C5"/>
    <w:rsid w:val="006D51C9"/>
    <w:rsid w:val="006D7BE5"/>
    <w:rsid w:val="006F0B67"/>
    <w:rsid w:val="006F22CC"/>
    <w:rsid w:val="006F7DB7"/>
    <w:rsid w:val="00705769"/>
    <w:rsid w:val="00707783"/>
    <w:rsid w:val="00750E59"/>
    <w:rsid w:val="007522D7"/>
    <w:rsid w:val="007528FC"/>
    <w:rsid w:val="00754F18"/>
    <w:rsid w:val="00761466"/>
    <w:rsid w:val="00765AEF"/>
    <w:rsid w:val="00773826"/>
    <w:rsid w:val="00774B62"/>
    <w:rsid w:val="00780EC6"/>
    <w:rsid w:val="0079417B"/>
    <w:rsid w:val="007A394D"/>
    <w:rsid w:val="007C0EBB"/>
    <w:rsid w:val="007D080B"/>
    <w:rsid w:val="007D14C2"/>
    <w:rsid w:val="007E2C6C"/>
    <w:rsid w:val="007F3A06"/>
    <w:rsid w:val="007F3BC6"/>
    <w:rsid w:val="007F465A"/>
    <w:rsid w:val="00802C62"/>
    <w:rsid w:val="008062FB"/>
    <w:rsid w:val="008073DD"/>
    <w:rsid w:val="00827FA7"/>
    <w:rsid w:val="00844DA0"/>
    <w:rsid w:val="008478B8"/>
    <w:rsid w:val="008521C1"/>
    <w:rsid w:val="00856D6D"/>
    <w:rsid w:val="0086299F"/>
    <w:rsid w:val="00862DA1"/>
    <w:rsid w:val="00863CD7"/>
    <w:rsid w:val="0086473C"/>
    <w:rsid w:val="00867297"/>
    <w:rsid w:val="00876E2D"/>
    <w:rsid w:val="00876F65"/>
    <w:rsid w:val="00883E1A"/>
    <w:rsid w:val="00897510"/>
    <w:rsid w:val="008A7417"/>
    <w:rsid w:val="008C1E8E"/>
    <w:rsid w:val="008D08FA"/>
    <w:rsid w:val="008D0EBB"/>
    <w:rsid w:val="008E44A8"/>
    <w:rsid w:val="008E6514"/>
    <w:rsid w:val="008F2654"/>
    <w:rsid w:val="008F5957"/>
    <w:rsid w:val="008F659A"/>
    <w:rsid w:val="00903E9F"/>
    <w:rsid w:val="00907832"/>
    <w:rsid w:val="00912469"/>
    <w:rsid w:val="00942FCE"/>
    <w:rsid w:val="0096217E"/>
    <w:rsid w:val="0096652A"/>
    <w:rsid w:val="009702F9"/>
    <w:rsid w:val="009730AF"/>
    <w:rsid w:val="00982140"/>
    <w:rsid w:val="009942F7"/>
    <w:rsid w:val="00995BDD"/>
    <w:rsid w:val="009A4AAB"/>
    <w:rsid w:val="009B0EAC"/>
    <w:rsid w:val="009B1740"/>
    <w:rsid w:val="009B17C9"/>
    <w:rsid w:val="009B7B24"/>
    <w:rsid w:val="009C5D1D"/>
    <w:rsid w:val="009C6320"/>
    <w:rsid w:val="009D417C"/>
    <w:rsid w:val="009E0041"/>
    <w:rsid w:val="009E5A98"/>
    <w:rsid w:val="009F1195"/>
    <w:rsid w:val="009F417C"/>
    <w:rsid w:val="009F5383"/>
    <w:rsid w:val="009F54CA"/>
    <w:rsid w:val="009F6DBA"/>
    <w:rsid w:val="009F7AAE"/>
    <w:rsid w:val="00A03A49"/>
    <w:rsid w:val="00A22442"/>
    <w:rsid w:val="00A31C85"/>
    <w:rsid w:val="00A31FD3"/>
    <w:rsid w:val="00A37AAF"/>
    <w:rsid w:val="00A40241"/>
    <w:rsid w:val="00A43A15"/>
    <w:rsid w:val="00A4465A"/>
    <w:rsid w:val="00A44724"/>
    <w:rsid w:val="00A46220"/>
    <w:rsid w:val="00A5590E"/>
    <w:rsid w:val="00A838C7"/>
    <w:rsid w:val="00A96629"/>
    <w:rsid w:val="00AA25FD"/>
    <w:rsid w:val="00AA3FA8"/>
    <w:rsid w:val="00AB3082"/>
    <w:rsid w:val="00AB3521"/>
    <w:rsid w:val="00AB532B"/>
    <w:rsid w:val="00AB75DE"/>
    <w:rsid w:val="00AC0629"/>
    <w:rsid w:val="00AC4AEB"/>
    <w:rsid w:val="00AC7632"/>
    <w:rsid w:val="00AD1A61"/>
    <w:rsid w:val="00AD6D7D"/>
    <w:rsid w:val="00AF15BA"/>
    <w:rsid w:val="00AF3511"/>
    <w:rsid w:val="00B14C95"/>
    <w:rsid w:val="00B16FDC"/>
    <w:rsid w:val="00B17175"/>
    <w:rsid w:val="00B270F3"/>
    <w:rsid w:val="00B35195"/>
    <w:rsid w:val="00B36713"/>
    <w:rsid w:val="00B4189B"/>
    <w:rsid w:val="00B433D2"/>
    <w:rsid w:val="00B52D43"/>
    <w:rsid w:val="00B5409B"/>
    <w:rsid w:val="00B57DA0"/>
    <w:rsid w:val="00B62518"/>
    <w:rsid w:val="00B644CA"/>
    <w:rsid w:val="00B67724"/>
    <w:rsid w:val="00B722E0"/>
    <w:rsid w:val="00B77479"/>
    <w:rsid w:val="00B82E57"/>
    <w:rsid w:val="00B86B75"/>
    <w:rsid w:val="00B94486"/>
    <w:rsid w:val="00BA0D18"/>
    <w:rsid w:val="00BA5C71"/>
    <w:rsid w:val="00BC561D"/>
    <w:rsid w:val="00BD04CB"/>
    <w:rsid w:val="00BD13D9"/>
    <w:rsid w:val="00BD3330"/>
    <w:rsid w:val="00BD4233"/>
    <w:rsid w:val="00BD648F"/>
    <w:rsid w:val="00BE150C"/>
    <w:rsid w:val="00BE2D2B"/>
    <w:rsid w:val="00BE5DA8"/>
    <w:rsid w:val="00BF309B"/>
    <w:rsid w:val="00BF39C2"/>
    <w:rsid w:val="00BF4826"/>
    <w:rsid w:val="00C02A8E"/>
    <w:rsid w:val="00C1273A"/>
    <w:rsid w:val="00C23009"/>
    <w:rsid w:val="00C3487D"/>
    <w:rsid w:val="00C47E07"/>
    <w:rsid w:val="00C6049E"/>
    <w:rsid w:val="00C72EE5"/>
    <w:rsid w:val="00C8235A"/>
    <w:rsid w:val="00C923DE"/>
    <w:rsid w:val="00C949C7"/>
    <w:rsid w:val="00C96B1C"/>
    <w:rsid w:val="00CA42B6"/>
    <w:rsid w:val="00CB6F5E"/>
    <w:rsid w:val="00CF287B"/>
    <w:rsid w:val="00CF4B47"/>
    <w:rsid w:val="00D056C0"/>
    <w:rsid w:val="00D121EA"/>
    <w:rsid w:val="00D20B60"/>
    <w:rsid w:val="00D40018"/>
    <w:rsid w:val="00D43142"/>
    <w:rsid w:val="00D470C6"/>
    <w:rsid w:val="00D528F3"/>
    <w:rsid w:val="00D54659"/>
    <w:rsid w:val="00D61AE1"/>
    <w:rsid w:val="00D85A42"/>
    <w:rsid w:val="00D87621"/>
    <w:rsid w:val="00DA0C71"/>
    <w:rsid w:val="00DA1076"/>
    <w:rsid w:val="00DB0CB1"/>
    <w:rsid w:val="00DB2B47"/>
    <w:rsid w:val="00DB3B43"/>
    <w:rsid w:val="00DC334D"/>
    <w:rsid w:val="00DC4250"/>
    <w:rsid w:val="00DC71C4"/>
    <w:rsid w:val="00DD2D43"/>
    <w:rsid w:val="00DD3C0D"/>
    <w:rsid w:val="00DE5B3B"/>
    <w:rsid w:val="00DF3BE5"/>
    <w:rsid w:val="00DF40A5"/>
    <w:rsid w:val="00E13C74"/>
    <w:rsid w:val="00E30ECE"/>
    <w:rsid w:val="00E54307"/>
    <w:rsid w:val="00E61179"/>
    <w:rsid w:val="00E6346D"/>
    <w:rsid w:val="00E67F96"/>
    <w:rsid w:val="00E72BCE"/>
    <w:rsid w:val="00E84FC8"/>
    <w:rsid w:val="00E901E8"/>
    <w:rsid w:val="00E92A8F"/>
    <w:rsid w:val="00E93E3A"/>
    <w:rsid w:val="00EA00B4"/>
    <w:rsid w:val="00EA0EF4"/>
    <w:rsid w:val="00EB4771"/>
    <w:rsid w:val="00EC346E"/>
    <w:rsid w:val="00ED01E9"/>
    <w:rsid w:val="00ED02DF"/>
    <w:rsid w:val="00EE247B"/>
    <w:rsid w:val="00EE6387"/>
    <w:rsid w:val="00F00C08"/>
    <w:rsid w:val="00F06309"/>
    <w:rsid w:val="00F13AE9"/>
    <w:rsid w:val="00F23321"/>
    <w:rsid w:val="00F239F2"/>
    <w:rsid w:val="00F50485"/>
    <w:rsid w:val="00F532C7"/>
    <w:rsid w:val="00F54F5D"/>
    <w:rsid w:val="00F61904"/>
    <w:rsid w:val="00F633F8"/>
    <w:rsid w:val="00F64815"/>
    <w:rsid w:val="00F863C1"/>
    <w:rsid w:val="00F9025D"/>
    <w:rsid w:val="00F91E10"/>
    <w:rsid w:val="00FA0CB3"/>
    <w:rsid w:val="00FB6FE0"/>
    <w:rsid w:val="00FD2B1A"/>
    <w:rsid w:val="00FD726B"/>
    <w:rsid w:val="00FF193F"/>
    <w:rsid w:val="00FF3646"/>
    <w:rsid w:val="00FF75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76E4AC9A"/>
  <w15:chartTrackingRefBased/>
  <w15:docId w15:val="{7FB01430-31F9-4D12-8A91-28169A6C47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665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96652A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96652A"/>
    <w:rPr>
      <w:noProof/>
    </w:rPr>
  </w:style>
  <w:style w:type="paragraph" w:customStyle="1" w:styleId="EndNoteBibliography">
    <w:name w:val="EndNote Bibliography"/>
    <w:basedOn w:val="Normal"/>
    <w:link w:val="EndNoteBibliography0"/>
    <w:rsid w:val="0096652A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96652A"/>
    <w:rPr>
      <w:noProof/>
    </w:rPr>
  </w:style>
  <w:style w:type="paragraph" w:styleId="Header">
    <w:name w:val="header"/>
    <w:basedOn w:val="Normal"/>
    <w:link w:val="HeaderChar"/>
    <w:uiPriority w:val="99"/>
    <w:unhideWhenUsed/>
    <w:rsid w:val="00BD13D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BD13D9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BD13D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BD13D9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DA107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F7AA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F7AAE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D6D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D6D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D6D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6D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6D7D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8412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</TotalTime>
  <Pages>11</Pages>
  <Words>6104</Words>
  <Characters>34799</Characters>
  <Application>Microsoft Office Word</Application>
  <DocSecurity>0</DocSecurity>
  <Lines>289</Lines>
  <Paragraphs>81</Paragraphs>
  <ScaleCrop>false</ScaleCrop>
  <Company/>
  <LinksUpToDate>false</LinksUpToDate>
  <CharactersWithSpaces>408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 YUTAO</dc:creator>
  <cp:keywords/>
  <dc:description/>
  <cp:lastModifiedBy>Lip, Gregory</cp:lastModifiedBy>
  <cp:revision>194</cp:revision>
  <dcterms:created xsi:type="dcterms:W3CDTF">2020-11-19T21:56:00Z</dcterms:created>
  <dcterms:modified xsi:type="dcterms:W3CDTF">2020-11-29T12:27:00Z</dcterms:modified>
</cp:coreProperties>
</file>